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2AC05" w14:textId="0DD8FC46" w:rsidR="00321A19" w:rsidRDefault="00321A19" w:rsidP="00321A19">
      <w:pPr>
        <w:pStyle w:val="OMBInfo"/>
      </w:pPr>
      <w:r>
        <w:t>OMB No. 0925-0001</w:t>
      </w:r>
      <w:r w:rsidR="00EA19E9">
        <w:t xml:space="preserve"> and 0925-0002</w:t>
      </w:r>
      <w:r>
        <w:t xml:space="preserve"> (Rev. </w:t>
      </w:r>
      <w:r w:rsidR="00EA19E9">
        <w:t>10/15</w:t>
      </w:r>
      <w:r>
        <w:t xml:space="preserve"> Approved Through </w:t>
      </w:r>
      <w:r w:rsidR="00EA19E9">
        <w:t>10</w:t>
      </w:r>
      <w:r>
        <w:t>/31/201</w:t>
      </w:r>
      <w:r w:rsidR="00EA19E9">
        <w:t>8</w:t>
      </w:r>
      <w:r>
        <w:t>)</w:t>
      </w:r>
    </w:p>
    <w:p w14:paraId="3BB900C7" w14:textId="77777777" w:rsidR="00812185" w:rsidRDefault="00812185" w:rsidP="00D825A1">
      <w:pPr>
        <w:pStyle w:val="Title"/>
      </w:pPr>
      <w:r w:rsidRPr="00D825A1">
        <w:t>BIOGRAPHICAL</w:t>
      </w:r>
      <w:r>
        <w:t xml:space="preserve"> SKETCH</w:t>
      </w:r>
    </w:p>
    <w:p w14:paraId="435F9BF3" w14:textId="5CB0563E" w:rsidR="00812185" w:rsidRPr="00F7284D" w:rsidRDefault="00360C84" w:rsidP="00812185">
      <w:pPr>
        <w:pStyle w:val="HeadingNote"/>
        <w:pBdr>
          <w:between w:val="single" w:sz="4" w:space="1" w:color="auto"/>
        </w:pBdr>
      </w:pPr>
      <w:r w:rsidRPr="000B163B">
        <w:rPr>
          <w:rStyle w:val="Strong"/>
          <w:sz w:val="22"/>
        </w:rPr>
        <w:t>DO NOT EXCEED FIVE PAGES</w:t>
      </w:r>
      <w:r w:rsidR="00812185" w:rsidRPr="00F7284D">
        <w:t>.</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79D4DD11"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w:t>
      </w:r>
      <w:r w:rsidR="00D71F88">
        <w:rPr>
          <w:sz w:val="22"/>
        </w:rPr>
        <w:t xml:space="preserve"> </w:t>
      </w:r>
      <w:r w:rsidR="00084B10">
        <w:rPr>
          <w:sz w:val="22"/>
        </w:rPr>
        <w:br/>
        <w:t xml:space="preserve">                              Assistant Professor, Public Health Sciences, Loyola University </w:t>
      </w:r>
      <w:r w:rsidR="00CC669E">
        <w:rPr>
          <w:sz w:val="22"/>
        </w:rPr>
        <w:t>School of Medicine</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59346D">
        <w:trPr>
          <w:cantSplit/>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53628223" w14:textId="77777777" w:rsidR="000E7E94" w:rsidRDefault="000E7E94" w:rsidP="00D825A1">
      <w:pPr>
        <w:pStyle w:val="Heading1"/>
        <w:contextualSpacing/>
      </w:pPr>
    </w:p>
    <w:p w14:paraId="66EDF76E" w14:textId="617AFD59" w:rsidR="00B76B6C" w:rsidRPr="00B76B6C" w:rsidRDefault="00E67A05" w:rsidP="001539AA">
      <w:pPr>
        <w:pStyle w:val="Heading1"/>
        <w:contextualSpacing/>
      </w:pPr>
      <w:r w:rsidRPr="00D825A1">
        <w:t>A.</w:t>
      </w:r>
      <w:r w:rsidRPr="00D825A1">
        <w:tab/>
        <w:t>Personal Statement</w:t>
      </w:r>
    </w:p>
    <w:p w14:paraId="2059B061" w14:textId="523A1D16" w:rsidR="0026054E" w:rsidRDefault="00B76B6C" w:rsidP="00B76B6C">
      <w:r>
        <w:tab/>
      </w:r>
      <w:r w:rsidR="00327C14" w:rsidRPr="00327C14">
        <w:t>My graduate and post-graduate research spans</w:t>
      </w:r>
      <w:r w:rsidR="00A80DD8">
        <w:t xml:space="preserve"> </w:t>
      </w:r>
      <w:r w:rsidR="00327C14" w:rsidRPr="00327C14">
        <w:t xml:space="preserve">natural language processing (NLP), </w:t>
      </w:r>
      <w:r w:rsidR="00A80DD8" w:rsidRPr="00327C14">
        <w:t>machine learning</w:t>
      </w:r>
      <w:r w:rsidR="00A80DD8">
        <w:t xml:space="preserve">, </w:t>
      </w:r>
      <w:r w:rsidR="00327C14" w:rsidRPr="00327C14">
        <w:t xml:space="preserve">and medical informatics. </w:t>
      </w:r>
      <w:r w:rsidR="004617C2">
        <w:t xml:space="preserve">For my Ph.D. dissertation I developed a number of methods for training highly accurate and robust machine learning and NLP models that require little training data. This work became one of the key themes </w:t>
      </w:r>
      <w:r w:rsidR="00C94AE7">
        <w:t>of</w:t>
      </w:r>
      <w:r w:rsidR="004617C2">
        <w:t xml:space="preserve"> my research</w:t>
      </w:r>
      <w:r w:rsidR="003E1850">
        <w:t>.</w:t>
      </w:r>
      <w:r w:rsidR="004617C2">
        <w:t xml:space="preserve"> Most approaches in NLP currently rely on labeled data, which is </w:t>
      </w:r>
      <w:r w:rsidR="006E2D1D">
        <w:t xml:space="preserve">often very </w:t>
      </w:r>
      <w:r w:rsidR="004617C2">
        <w:t xml:space="preserve">expensive to obtain. My research demonstrated that </w:t>
      </w:r>
      <w:r w:rsidR="00A33D79">
        <w:t>labeld data</w:t>
      </w:r>
      <w:r w:rsidR="002E77D2">
        <w:t xml:space="preserve"> can be obtained </w:t>
      </w:r>
      <w:r w:rsidR="009B3FDD">
        <w:t>much more e</w:t>
      </w:r>
      <w:r w:rsidR="0064129C">
        <w:t>fficiently</w:t>
      </w:r>
      <w:r w:rsidR="009B3FDD">
        <w:t xml:space="preserve"> </w:t>
      </w:r>
      <w:r w:rsidR="002E77D2">
        <w:t xml:space="preserve">using a number of innovative techniques that </w:t>
      </w:r>
      <w:r w:rsidR="007D17A7">
        <w:t>require only a fraction of the data whie still exhibiting high performance</w:t>
      </w:r>
      <w:r w:rsidR="002E77D2">
        <w:t>.</w:t>
      </w:r>
      <w:r w:rsidR="007D17A7">
        <w:t xml:space="preserve"> </w:t>
      </w:r>
      <w:r w:rsidR="00C65484">
        <w:t xml:space="preserve">This theme of my research is directly </w:t>
      </w:r>
      <w:r w:rsidR="00B42831">
        <w:t>applicable</w:t>
      </w:r>
      <w:r w:rsidR="00C65484">
        <w:t xml:space="preserve"> to this </w:t>
      </w:r>
      <w:r w:rsidR="0076432E">
        <w:t xml:space="preserve">AHRQ </w:t>
      </w:r>
      <w:r w:rsidR="00C65484">
        <w:t>proposal which largely focuses on saving costs related to manual review of clinical notes.</w:t>
      </w:r>
      <w:r w:rsidR="00417942">
        <w:t xml:space="preserve"> I am very excited to work on this proposal as I am convinced that NLP and machine learning </w:t>
      </w:r>
      <w:r w:rsidR="006F3FB5">
        <w:t>will likely</w:t>
      </w:r>
      <w:r w:rsidR="00417942">
        <w:t xml:space="preserve"> revolutionize quality measurement and result in </w:t>
      </w:r>
      <w:r w:rsidR="001D4814">
        <w:t>large</w:t>
      </w:r>
      <w:r w:rsidR="00417942">
        <w:t xml:space="preserve"> savings </w:t>
      </w:r>
      <w:r w:rsidR="009D684D">
        <w:t>in</w:t>
      </w:r>
      <w:r w:rsidR="00417942">
        <w:t xml:space="preserve"> healthcare costs.</w:t>
      </w:r>
      <w:r w:rsidR="003358E6">
        <w:t xml:space="preserve"> My expertise in machine learning, NLP, and clinical informatics build a solid foundation for leading</w:t>
      </w:r>
      <w:r w:rsidR="00A47087">
        <w:t xml:space="preserve"> this AHRQ proposal.</w:t>
      </w:r>
    </w:p>
    <w:p w14:paraId="004FF6A5" w14:textId="1E465F78" w:rsidR="00844669" w:rsidRDefault="000C5376" w:rsidP="000C5376">
      <w:pPr>
        <w:rPr>
          <w:b/>
        </w:rPr>
      </w:pPr>
      <w:r>
        <w:tab/>
      </w:r>
      <w:r w:rsidR="00327C14" w:rsidRPr="00327C14">
        <w:t>As a researcher at Boston Children’s Hospital and Harvard Medical School I work</w:t>
      </w:r>
      <w:r w:rsidR="00433B2F">
        <w:t>ed</w:t>
      </w:r>
      <w:r w:rsidR="00327C14" w:rsidRPr="00327C14">
        <w:t xml:space="preserve"> on applications of machine learning and NLP to health and medicine. Specifically, I </w:t>
      </w:r>
      <w:r w:rsidR="00CA7DFA">
        <w:t>was</w:t>
      </w:r>
      <w:r w:rsidR="00327C14" w:rsidRPr="00327C14">
        <w:t xml:space="preserve"> involved in several projects that focus</w:t>
      </w:r>
      <w:r w:rsidR="00B24A8A">
        <w:t>ed</w:t>
      </w:r>
      <w:r w:rsidR="00327C14" w:rsidRPr="00327C14">
        <w:t xml:space="preserve"> on deep semantic analysis of clinical texts including relation extraction between medical entities, </w:t>
      </w:r>
      <w:r w:rsidR="00C73A45">
        <w:t>phenotyping</w:t>
      </w:r>
      <w:r w:rsidR="00327C14" w:rsidRPr="00327C14">
        <w:t xml:space="preserve">, and other types of data mining. I lead the development of the methods and software for relation extraction; our best performing methods were </w:t>
      </w:r>
      <w:r w:rsidR="008F793F">
        <w:t xml:space="preserve">implemented and </w:t>
      </w:r>
      <w:r w:rsidR="00327C14" w:rsidRPr="00327C14">
        <w:t>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w:t>
      </w:r>
      <w:r w:rsidR="00A33E9E">
        <w:t>s</w:t>
      </w:r>
      <w:r w:rsidR="00327C14" w:rsidRPr="00327C14">
        <w:t>) project. In addition to my extensive research expertise in NLP and machine learning, I bring years of software development experience that is crucial for creating well-designed, reliable, and interoperable software that we plan</w:t>
      </w:r>
      <w:r w:rsidR="00327C14">
        <w:t xml:space="preserve"> </w:t>
      </w:r>
      <w:r w:rsidR="00E56B2A">
        <w:t>to deliver</w:t>
      </w:r>
      <w:r w:rsidR="00327C14">
        <w:t xml:space="preserve"> for this project.</w:t>
      </w:r>
      <w:r w:rsidR="004A5FC1">
        <w:t xml:space="preserve"> </w:t>
      </w:r>
    </w:p>
    <w:p w14:paraId="7EE313E0" w14:textId="6078BE27" w:rsidR="00A2487B" w:rsidRPr="00D7286E" w:rsidRDefault="000C5376" w:rsidP="00D7286E">
      <w:r>
        <w:tab/>
      </w:r>
      <w:r w:rsidR="004A5FC1" w:rsidRPr="00D7286E">
        <w:t xml:space="preserve">In January, 2016 </w:t>
      </w:r>
      <w:r w:rsidR="00BF0412" w:rsidRPr="00D7286E">
        <w:t xml:space="preserve">I </w:t>
      </w:r>
      <w:r w:rsidR="00B24A8A" w:rsidRPr="00D7286E">
        <w:t>joined</w:t>
      </w:r>
      <w:r w:rsidR="004A5FC1" w:rsidRPr="00D7286E">
        <w:t xml:space="preserve"> the </w:t>
      </w:r>
      <w:r w:rsidR="00CF2FAE" w:rsidRPr="00D7286E">
        <w:t>c</w:t>
      </w:r>
      <w:r w:rsidR="004A5FC1" w:rsidRPr="00D7286E">
        <w:t xml:space="preserve">omputer science department at Loyola University Chicago as an </w:t>
      </w:r>
      <w:r w:rsidR="00CF2FAE" w:rsidRPr="00D7286E">
        <w:t>a</w:t>
      </w:r>
      <w:r w:rsidR="004A5FC1" w:rsidRPr="00D7286E">
        <w:t xml:space="preserve">ssistant </w:t>
      </w:r>
      <w:r w:rsidR="00CF2FAE" w:rsidRPr="00D7286E">
        <w:t>p</w:t>
      </w:r>
      <w:r w:rsidR="004A5FC1" w:rsidRPr="00D7286E">
        <w:t xml:space="preserve">rofessor, where I continue my research in </w:t>
      </w:r>
      <w:r w:rsidR="00BA1314" w:rsidRPr="00D7286E">
        <w:t>medical</w:t>
      </w:r>
      <w:r w:rsidR="004A5FC1" w:rsidRPr="00D7286E">
        <w:t xml:space="preserve"> informatics</w:t>
      </w:r>
      <w:r w:rsidR="00AE2BEF" w:rsidRPr="00D7286E">
        <w:t xml:space="preserve">, </w:t>
      </w:r>
      <w:r w:rsidR="004D315F" w:rsidRPr="00D7286E">
        <w:t>NLP</w:t>
      </w:r>
      <w:r w:rsidR="00AE2BEF" w:rsidRPr="00D7286E">
        <w:t>, and machine learning.</w:t>
      </w:r>
      <w:r w:rsidR="003E2CB7" w:rsidRPr="00D7286E">
        <w:t xml:space="preserve"> I currently also have </w:t>
      </w:r>
      <w:r w:rsidR="00256561" w:rsidRPr="00D7286E">
        <w:t>secondary appointment</w:t>
      </w:r>
      <w:r w:rsidR="003E2CB7" w:rsidRPr="00D7286E">
        <w:t>s</w:t>
      </w:r>
      <w:r w:rsidR="00256561" w:rsidRPr="00D7286E">
        <w:t xml:space="preserve"> at Loyola School of Medicine and Boston Children’s Hospital. </w:t>
      </w:r>
      <w:r w:rsidR="00130F3F" w:rsidRPr="00D7286E">
        <w:t xml:space="preserve"> </w:t>
      </w:r>
      <w:r w:rsidR="005E0184" w:rsidRPr="00D7286E">
        <w:t>Recently</w:t>
      </w:r>
      <w:r w:rsidR="00BA1E20" w:rsidRPr="00D7286E">
        <w:t xml:space="preserve">, in collaboration with Dr. Miller I have </w:t>
      </w:r>
      <w:r w:rsidR="0061472A" w:rsidRPr="00D7286E">
        <w:t>conducted experiments focusing on</w:t>
      </w:r>
      <w:r w:rsidR="00BA1E20" w:rsidRPr="00D7286E">
        <w:t xml:space="preserve"> applications of deep neural networks ("deep learning") to clinical NLP. </w:t>
      </w:r>
      <w:r w:rsidR="00B0576B" w:rsidRPr="00D7286E">
        <w:t>Our</w:t>
      </w:r>
      <w:r w:rsidR="00BA1E20" w:rsidRPr="00D7286E">
        <w:t xml:space="preserve"> results are very positive: the neural models perform </w:t>
      </w:r>
      <w:r w:rsidR="00564E84" w:rsidRPr="00D7286E">
        <w:t>approximately</w:t>
      </w:r>
      <w:r w:rsidR="00BA1E20" w:rsidRPr="00D7286E">
        <w:t xml:space="preserve"> as well as the state-of-the-art and </w:t>
      </w:r>
      <w:r w:rsidR="00A76530" w:rsidRPr="00D7286E">
        <w:t xml:space="preserve">at least </w:t>
      </w:r>
      <w:r w:rsidR="00BA1E20" w:rsidRPr="00D7286E">
        <w:t>in several cases show considerable gains in performance, while completely eliminating the need for manual feature engineering.</w:t>
      </w:r>
      <w:r w:rsidR="00E84EDA" w:rsidRPr="00D7286E">
        <w:t xml:space="preserve"> The manus</w:t>
      </w:r>
      <w:r w:rsidR="00432E30">
        <w:t>cript describing our findings was just accepted for publication</w:t>
      </w:r>
      <w:r w:rsidR="00A05B6A">
        <w:t xml:space="preserve"> (Dligach, Miller, Lin, Bethard, and Savova, 2017)</w:t>
      </w:r>
      <w:r w:rsidR="00E84EDA" w:rsidRPr="00D7286E">
        <w:t>.</w:t>
      </w:r>
      <w:r w:rsidR="00BA1E20" w:rsidRPr="00D7286E">
        <w:t xml:space="preserve"> </w:t>
      </w:r>
      <w:r w:rsidR="00B7010B" w:rsidRPr="00D7286E">
        <w:t xml:space="preserve">This work </w:t>
      </w:r>
      <w:r w:rsidR="00C214E8" w:rsidRPr="00D7286E">
        <w:t xml:space="preserve">is directly relevant to </w:t>
      </w:r>
      <w:r w:rsidR="00C214E8" w:rsidRPr="00D7286E">
        <w:lastRenderedPageBreak/>
        <w:t xml:space="preserve">this AHRQ proposal as a number of methods that we propose in specific aim 2 </w:t>
      </w:r>
      <w:r w:rsidR="00D10750" w:rsidRPr="00D7286E">
        <w:t>are inspired by recent developments in deep learning</w:t>
      </w:r>
      <w:r w:rsidR="002E02D8" w:rsidRPr="00D7286E">
        <w:t>.</w:t>
      </w:r>
      <w:r w:rsidR="00C214E8" w:rsidRPr="00D7286E">
        <w:t xml:space="preserve"> </w:t>
      </w:r>
    </w:p>
    <w:p w14:paraId="1F7E6A4A" w14:textId="377CE9EE" w:rsidR="003B425B" w:rsidRPr="00D7286E" w:rsidRDefault="00D7286E" w:rsidP="00D7286E">
      <w:pPr>
        <w:rPr>
          <w:rFonts w:cs="Arial"/>
          <w:szCs w:val="22"/>
        </w:rPr>
      </w:pPr>
      <w:r>
        <w:rPr>
          <w:rFonts w:cs="Arial"/>
          <w:szCs w:val="22"/>
        </w:rPr>
        <w:tab/>
      </w:r>
      <w:r w:rsidR="00A8426C" w:rsidRPr="00D7286E">
        <w:rPr>
          <w:rFonts w:cs="Arial"/>
          <w:szCs w:val="22"/>
        </w:rPr>
        <w:t>I have an extensive history of collaboration with all</w:t>
      </w:r>
      <w:r w:rsidR="00CD2F14" w:rsidRPr="00D7286E">
        <w:rPr>
          <w:rFonts w:cs="Arial"/>
          <w:szCs w:val="22"/>
        </w:rPr>
        <w:t xml:space="preserve"> the</w:t>
      </w:r>
      <w:r w:rsidR="00A8426C" w:rsidRPr="00D7286E">
        <w:rPr>
          <w:rFonts w:cs="Arial"/>
          <w:szCs w:val="22"/>
        </w:rPr>
        <w:t xml:space="preserve"> participants of this proposal.</w:t>
      </w:r>
      <w:r w:rsidR="00A96B07" w:rsidRPr="00D7286E">
        <w:rPr>
          <w:rFonts w:cs="Arial"/>
          <w:szCs w:val="22"/>
        </w:rPr>
        <w:t xml:space="preserve"> I collaborated with Dr. Ozonoff (MPI) and Dr. Jorina</w:t>
      </w:r>
      <w:r w:rsidR="004F711B" w:rsidRPr="00D7286E">
        <w:rPr>
          <w:rFonts w:cs="Arial"/>
          <w:szCs w:val="22"/>
        </w:rPr>
        <w:t xml:space="preserve"> (co-I)</w:t>
      </w:r>
      <w:r w:rsidR="00A96B07" w:rsidRPr="00D7286E">
        <w:rPr>
          <w:rFonts w:cs="Arial"/>
          <w:szCs w:val="22"/>
        </w:rPr>
        <w:t xml:space="preserve"> </w:t>
      </w:r>
      <w:r w:rsidR="00A05F4B" w:rsidRPr="00D7286E">
        <w:rPr>
          <w:rFonts w:cs="Arial"/>
          <w:szCs w:val="22"/>
        </w:rPr>
        <w:t>on the preliminary work for this proposal which demonstrated that NLP-based quality measurement is feasible.</w:t>
      </w:r>
      <w:r w:rsidR="00A8426C" w:rsidRPr="00D7286E">
        <w:rPr>
          <w:rFonts w:cs="Arial"/>
          <w:szCs w:val="22"/>
        </w:rPr>
        <w:t xml:space="preserve"> </w:t>
      </w:r>
      <w:r w:rsidR="006A5A7A" w:rsidRPr="00D7286E">
        <w:rPr>
          <w:rFonts w:cs="Arial"/>
          <w:szCs w:val="22"/>
        </w:rPr>
        <w:t>Dr. Miller</w:t>
      </w:r>
      <w:r w:rsidR="000B28FA" w:rsidRPr="00D7286E">
        <w:rPr>
          <w:rFonts w:cs="Arial"/>
          <w:szCs w:val="22"/>
        </w:rPr>
        <w:t xml:space="preserve"> (</w:t>
      </w:r>
      <w:r w:rsidR="00B86D56" w:rsidRPr="00D7286E">
        <w:rPr>
          <w:rFonts w:cs="Arial"/>
          <w:szCs w:val="22"/>
        </w:rPr>
        <w:t>co-I</w:t>
      </w:r>
      <w:r w:rsidR="000B28FA" w:rsidRPr="00D7286E">
        <w:rPr>
          <w:rFonts w:cs="Arial"/>
          <w:szCs w:val="22"/>
        </w:rPr>
        <w:t>)</w:t>
      </w:r>
      <w:r w:rsidR="006A5A7A" w:rsidRPr="00D7286E">
        <w:rPr>
          <w:rFonts w:cs="Arial"/>
          <w:szCs w:val="22"/>
        </w:rPr>
        <w:t xml:space="preserve"> and I have an extensive history of collaboration that began in 2011 when </w:t>
      </w:r>
      <w:r w:rsidR="00A75620" w:rsidRPr="00D7286E">
        <w:rPr>
          <w:rFonts w:cs="Arial"/>
          <w:szCs w:val="22"/>
        </w:rPr>
        <w:t>I</w:t>
      </w:r>
      <w:r w:rsidR="006A5A7A" w:rsidRPr="00D7286E">
        <w:rPr>
          <w:rFonts w:cs="Arial"/>
          <w:szCs w:val="22"/>
        </w:rPr>
        <w:t xml:space="preserve"> joined the NLP lab at Boston Children’s Hospital</w:t>
      </w:r>
      <w:r w:rsidR="004205A7" w:rsidRPr="00D7286E">
        <w:rPr>
          <w:rFonts w:cs="Arial"/>
          <w:szCs w:val="22"/>
        </w:rPr>
        <w:t xml:space="preserve"> (BCH)</w:t>
      </w:r>
      <w:r w:rsidR="00601459" w:rsidRPr="00D7286E">
        <w:rPr>
          <w:rFonts w:cs="Arial"/>
          <w:szCs w:val="22"/>
        </w:rPr>
        <w:t xml:space="preserve"> and Harvard Medical School; o</w:t>
      </w:r>
      <w:r w:rsidR="009E4140" w:rsidRPr="00D7286E">
        <w:rPr>
          <w:rFonts w:cs="Arial"/>
          <w:szCs w:val="22"/>
        </w:rPr>
        <w:t>ur time at BCH ha</w:t>
      </w:r>
      <w:r w:rsidR="007D0734" w:rsidRPr="00D7286E">
        <w:rPr>
          <w:rFonts w:cs="Arial"/>
          <w:szCs w:val="22"/>
        </w:rPr>
        <w:t>d</w:t>
      </w:r>
      <w:r w:rsidR="009E4140" w:rsidRPr="00D7286E">
        <w:rPr>
          <w:rFonts w:cs="Arial"/>
          <w:szCs w:val="22"/>
        </w:rPr>
        <w:t xml:space="preserve"> been extremely productive and resulted in a number of joint publications.</w:t>
      </w:r>
      <w:r w:rsidR="006A5A7A" w:rsidRPr="00D7286E">
        <w:rPr>
          <w:rFonts w:cs="Arial"/>
          <w:szCs w:val="22"/>
        </w:rPr>
        <w:t xml:space="preserve"> </w:t>
      </w:r>
      <w:r w:rsidR="009503B7">
        <w:rPr>
          <w:rFonts w:cs="Arial"/>
          <w:szCs w:val="22"/>
        </w:rPr>
        <w:t xml:space="preserve">My </w:t>
      </w:r>
      <w:r w:rsidR="00766171" w:rsidRPr="00D7286E">
        <w:rPr>
          <w:rFonts w:cs="Arial"/>
          <w:szCs w:val="22"/>
        </w:rPr>
        <w:t>students</w:t>
      </w:r>
      <w:r w:rsidR="009503B7">
        <w:rPr>
          <w:rFonts w:cs="Arial"/>
          <w:szCs w:val="22"/>
        </w:rPr>
        <w:t xml:space="preserve"> and I</w:t>
      </w:r>
      <w:r w:rsidR="00766171" w:rsidRPr="00D7286E">
        <w:rPr>
          <w:rFonts w:cs="Arial"/>
          <w:szCs w:val="22"/>
        </w:rPr>
        <w:t xml:space="preserve"> are currently collaborating with Dr. Afshar (co-I) on several phenotyping projects that focus on </w:t>
      </w:r>
      <w:r w:rsidR="00BA78D9" w:rsidRPr="00D7286E">
        <w:rPr>
          <w:rFonts w:cs="Arial"/>
          <w:szCs w:val="22"/>
        </w:rPr>
        <w:t>discovering patients with acute respiratory distress syndrome (ARDS) and detecting alcohol abuse in trauma patients.</w:t>
      </w:r>
      <w:r w:rsidR="00632696" w:rsidRPr="00D7286E">
        <w:rPr>
          <w:rFonts w:cs="Arial"/>
          <w:szCs w:val="22"/>
        </w:rPr>
        <w:t xml:space="preserve"> Our team has on board leading experts in both NLP and quality measurement </w:t>
      </w:r>
      <w:r w:rsidR="00D13841" w:rsidRPr="00D7286E">
        <w:rPr>
          <w:rFonts w:cs="Arial"/>
          <w:szCs w:val="22"/>
        </w:rPr>
        <w:t xml:space="preserve">and </w:t>
      </w:r>
      <w:r w:rsidR="00632696" w:rsidRPr="00D7286E">
        <w:rPr>
          <w:rFonts w:cs="Arial"/>
          <w:szCs w:val="22"/>
        </w:rPr>
        <w:t xml:space="preserve">thus </w:t>
      </w:r>
      <w:r w:rsidR="00A50F9D" w:rsidRPr="00D7286E">
        <w:rPr>
          <w:rFonts w:cs="Arial"/>
          <w:szCs w:val="22"/>
        </w:rPr>
        <w:t xml:space="preserve">is uniquely positioned to </w:t>
      </w:r>
      <w:r w:rsidR="00D94972" w:rsidRPr="00D7286E">
        <w:rPr>
          <w:rFonts w:cs="Arial"/>
          <w:szCs w:val="22"/>
        </w:rPr>
        <w:t xml:space="preserve">complete the proposed work and </w:t>
      </w:r>
      <w:r w:rsidR="00744943" w:rsidRPr="00D7286E">
        <w:rPr>
          <w:rFonts w:cs="Arial"/>
          <w:szCs w:val="22"/>
        </w:rPr>
        <w:t>make remarkable contributions to both fields.</w:t>
      </w:r>
    </w:p>
    <w:p w14:paraId="7C1B71DD" w14:textId="77777777" w:rsidR="00301E94" w:rsidRDefault="00E67A05" w:rsidP="00301E94">
      <w:pPr>
        <w:pStyle w:val="Heading1"/>
      </w:pPr>
      <w:r w:rsidRPr="00D825A1">
        <w:t>B.</w:t>
      </w:r>
      <w:r w:rsidRPr="00D825A1">
        <w:tab/>
        <w:t>Positions and Honors</w:t>
      </w:r>
    </w:p>
    <w:p w14:paraId="004BE1DD" w14:textId="17A8E8FE" w:rsidR="00475BFE" w:rsidRDefault="00475BFE" w:rsidP="00C87C48">
      <w:pPr>
        <w:pStyle w:val="Heading1"/>
        <w:rPr>
          <w:u w:val="single"/>
        </w:rPr>
      </w:pPr>
      <w:r w:rsidRPr="00475BFE">
        <w:rPr>
          <w:u w:val="single"/>
        </w:rPr>
        <w:t>Positions and Employment</w:t>
      </w:r>
    </w:p>
    <w:p w14:paraId="45FF120B" w14:textId="77777777" w:rsidR="00C87C48" w:rsidRPr="00C87C48" w:rsidRDefault="00C87C48" w:rsidP="00C87C48"/>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7866752D" w14:textId="1BE889D6" w:rsidR="00EF160F" w:rsidRDefault="00EF160F" w:rsidP="003A7262">
      <w:r>
        <w:t>2015-         Secondary Appointment, Boston Children’s Hospital, Boston, MA</w:t>
      </w:r>
    </w:p>
    <w:p w14:paraId="2997F2EE" w14:textId="454F5845" w:rsidR="00CD18AF" w:rsidRDefault="00CD18AF" w:rsidP="003A7262">
      <w:r>
        <w:t>2016-         Assistant Professor, Loyola University School of Medicine, Chicago, IL</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86B8627" w14:textId="77777777" w:rsidR="00330B78" w:rsidRDefault="00330B78"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0431515E" w14:textId="77777777" w:rsidR="00475BFE" w:rsidRDefault="00475BFE" w:rsidP="003A7262"/>
    <w:p w14:paraId="03880EB2" w14:textId="77777777" w:rsidR="00992E20" w:rsidRDefault="00992E20" w:rsidP="00992E20">
      <w:r>
        <w:t xml:space="preserve">2017 Association for Computational Linguistics (ACL) conference. Program Committee. </w:t>
      </w:r>
    </w:p>
    <w:p w14:paraId="340BE730" w14:textId="7C0BA366" w:rsidR="00992E20" w:rsidRDefault="00992E20" w:rsidP="003A7262">
      <w:r>
        <w:t xml:space="preserve">2017 Association for Computational Linguistics (ACL) conference. Paper Reviewer. </w:t>
      </w:r>
    </w:p>
    <w:p w14:paraId="29C022B5" w14:textId="4B0037CB" w:rsidR="00EE670F" w:rsidRDefault="00EE670F" w:rsidP="003A7262">
      <w:r>
        <w:t>2016 Clinical NLP Workshop at COLING. Paper Reviewer.</w:t>
      </w:r>
    </w:p>
    <w:p w14:paraId="3E243BF4" w14:textId="5FADCDE1" w:rsidR="00EE670F" w:rsidRDefault="00EE670F" w:rsidP="003A7262">
      <w:r>
        <w:t>2016 Clinical NLP Workshop at COLING. Program Committee.</w:t>
      </w:r>
    </w:p>
    <w:p w14:paraId="264B77E4" w14:textId="5A73E95A" w:rsidR="00121506" w:rsidRDefault="00121506" w:rsidP="003A7262">
      <w:r>
        <w:t xml:space="preserve">2016 Association for Computational Linguistics (ACL) conference. Paper Reviewer. </w:t>
      </w:r>
    </w:p>
    <w:p w14:paraId="69C41117" w14:textId="5A58D3D3" w:rsidR="00F27BAA" w:rsidRDefault="00F27BAA" w:rsidP="003A7262">
      <w:r>
        <w:t>2016 American Medical Informatics Association (AMIA) Symposium. Paper Reviewer.</w:t>
      </w:r>
    </w:p>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Default="001B00A1" w:rsidP="00D83169">
      <w:r>
        <w:t xml:space="preserve">2010 </w:t>
      </w:r>
      <w:r w:rsidR="00D83169">
        <w:t xml:space="preserve">SemEval 2010 Tasks 14: Word Sense Induction &amp; Disambiguation Task. Organizing Committee. </w:t>
      </w:r>
    </w:p>
    <w:p w14:paraId="73D34941" w14:textId="77777777" w:rsidR="00643F30" w:rsidRPr="003A7262" w:rsidRDefault="00643F30" w:rsidP="00D83169"/>
    <w:p w14:paraId="385D7552" w14:textId="713BFEA8" w:rsidR="00BD7C8E" w:rsidRDefault="00E67A05" w:rsidP="004224D0">
      <w:pPr>
        <w:pStyle w:val="Heading1"/>
      </w:pPr>
      <w:r>
        <w:lastRenderedPageBreak/>
        <w:t>C.</w:t>
      </w:r>
      <w:r>
        <w:tab/>
      </w:r>
      <w:r w:rsidR="00C00F42">
        <w:t>Contribution to Science</w:t>
      </w:r>
    </w:p>
    <w:p w14:paraId="1D53DDD9" w14:textId="3C81620C"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34FEC">
        <w:rPr>
          <w:noProof/>
        </w:rPr>
        <w:t>2</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B34FEC">
        <w:rPr>
          <w:noProof/>
        </w:rPr>
        <w:t>3</w:t>
      </w:r>
      <w:r w:rsidR="002F077E" w:rsidRPr="002F077E">
        <w:rPr>
          <w:noProof/>
        </w:rPr>
        <w:t>]</w:t>
      </w:r>
      <w:r w:rsidR="00DC0E4C">
        <w:fldChar w:fldCharType="end"/>
      </w:r>
      <w:r w:rsidR="00DC0E4C">
        <w:t xml:space="preserve">. </w:t>
      </w:r>
      <w:r w:rsidR="00412CCF">
        <w:t xml:space="preserve">I also </w:t>
      </w:r>
      <w:r w:rsidR="00AA03CD">
        <w:t>evaluated</w:t>
      </w:r>
      <w:r w:rsidR="00412CCF">
        <w:t xml:space="preserve"> the relative benefits of various popular annotation practices such as single annotation and double annotation and ways of reducing their costs. I proposed several approaches to reducing the amount of the second round of annotation. By double annotating only a carefully selected subset of potentially erroneous and hard-to-annotate single annotated examples, the amount of the second round of annotation can be reduced by more than half without sacrificing the performance</w:t>
      </w:r>
      <w:r w:rsidR="00736A7B">
        <w:t xml:space="preserve"> </w:t>
      </w:r>
      <w:r w:rsidR="00736A7B">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5th Linguistic Annotation Workshop", "id" : "ITEM-1", "issued" : { "date-parts" : [ [ "2011" ] ] }, "page" : "65-73", "title" : "Reducing the need for double annotation", "type" : "paper-conference" }, "uris" : [ "http://www.mendeley.com/documents/?uuid=07c43798-82b8-4e6a-ac9d-f17e9c93ce55" ] } ], "mendeley" : { "formattedCitation" : "[3]", "plainTextFormattedCitation" : "[3]", "previouslyFormattedCitation" : "[3]" }, "properties" : { "noteIndex" : 0 }, "schema" : "https://github.com/citation-style-language/schema/raw/master/csl-citation.json" }</w:instrText>
      </w:r>
      <w:r w:rsidR="00736A7B">
        <w:fldChar w:fldCharType="separate"/>
      </w:r>
      <w:r w:rsidR="00BE23AD">
        <w:rPr>
          <w:noProof/>
        </w:rPr>
        <w:t>[4</w:t>
      </w:r>
      <w:r w:rsidR="002F077E" w:rsidRPr="002F077E">
        <w:rPr>
          <w:noProof/>
        </w:rPr>
        <w:t>]</w:t>
      </w:r>
      <w:r w:rsidR="00736A7B">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1].</w:t>
      </w:r>
    </w:p>
    <w:p w14:paraId="14CF0466" w14:textId="77777777" w:rsidR="00D81320" w:rsidRDefault="00D81320" w:rsidP="00412CCF"/>
    <w:p w14:paraId="6FF87BED" w14:textId="60DA5EE8" w:rsidR="00DD3F97" w:rsidRPr="00D62C40" w:rsidRDefault="00D81320" w:rsidP="00412CCF">
      <w:pPr>
        <w:rPr>
          <w:i/>
        </w:rPr>
      </w:pPr>
      <w:r>
        <w:t xml:space="preserve">1        </w:t>
      </w:r>
      <w:r w:rsidR="003D7D31" w:rsidRPr="001B1595">
        <w:rPr>
          <w:b/>
        </w:rPr>
        <w:t>Dligach D</w:t>
      </w:r>
      <w:r w:rsidRPr="00D81320">
        <w:t>, Miller</w:t>
      </w:r>
      <w:r w:rsidR="003D7D31">
        <w:t xml:space="preserve"> TA</w:t>
      </w:r>
      <w:r w:rsidRPr="00D81320">
        <w:t>, Savova</w:t>
      </w:r>
      <w:r w:rsidR="003D7D31">
        <w:t xml:space="preserve"> GK</w:t>
      </w:r>
      <w:r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AE0133" w14:textId="53D51791" w:rsidR="00076CFB" w:rsidRPr="00076CFB" w:rsidRDefault="000064D3" w:rsidP="00076CFB">
      <w:pPr>
        <w:pStyle w:val="NormalWeb"/>
        <w:ind w:left="640" w:hanging="640"/>
        <w:rPr>
          <w:rFonts w:eastAsiaTheme="minorEastAsia"/>
          <w:noProof/>
        </w:rPr>
      </w:pPr>
      <w:r>
        <w:rPr>
          <w:noProof/>
        </w:rPr>
        <w:t>2</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4470BB86" w14:textId="67CF9728" w:rsidR="00076CFB" w:rsidRPr="00076CFB" w:rsidRDefault="000064D3" w:rsidP="00076CFB">
      <w:pPr>
        <w:pStyle w:val="NormalWeb"/>
        <w:ind w:left="640" w:hanging="640"/>
        <w:rPr>
          <w:noProof/>
        </w:rPr>
      </w:pPr>
      <w:r>
        <w:rPr>
          <w:noProof/>
        </w:rPr>
        <w:t>3</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Miller TA, Savova GK. Active Learning for Phenotyping Tasks. In: </w:t>
      </w:r>
      <w:r w:rsidR="00076CFB" w:rsidRPr="00076CFB">
        <w:rPr>
          <w:i/>
          <w:iCs/>
          <w:noProof/>
        </w:rPr>
        <w:t>Proceedings of the Workshop on NLP for Medicine and Biology associated with RANLP</w:t>
      </w:r>
      <w:r w:rsidR="00076CFB" w:rsidRPr="00076CFB">
        <w:rPr>
          <w:noProof/>
        </w:rPr>
        <w:t>. 2013. 1–8.</w:t>
      </w:r>
    </w:p>
    <w:p w14:paraId="360ED11D" w14:textId="357B45C7" w:rsidR="00BC336C" w:rsidRDefault="000064D3" w:rsidP="000064D3">
      <w:pPr>
        <w:pStyle w:val="NormalWeb"/>
        <w:ind w:left="640" w:hanging="640"/>
        <w:rPr>
          <w:noProof/>
        </w:rPr>
      </w:pPr>
      <w:r>
        <w:rPr>
          <w:noProof/>
        </w:rPr>
        <w:t>4</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Reducing the need for double annotation. In: </w:t>
      </w:r>
      <w:r w:rsidR="00076CFB" w:rsidRPr="00076CFB">
        <w:rPr>
          <w:i/>
          <w:iCs/>
          <w:noProof/>
        </w:rPr>
        <w:t>Proceedings of the 5th Linguistic Annotation Workshop</w:t>
      </w:r>
      <w:r w:rsidR="00076CFB" w:rsidRPr="00076CFB">
        <w:rPr>
          <w:noProof/>
        </w:rPr>
        <w:t>. 2011. 65–73.</w:t>
      </w:r>
    </w:p>
    <w:p w14:paraId="23C8318B" w14:textId="542CFD90" w:rsidR="00C577A7" w:rsidRDefault="00C577A7" w:rsidP="000064D3">
      <w:pPr>
        <w:pStyle w:val="NormalWeb"/>
        <w:ind w:left="640" w:hanging="640"/>
        <w:rPr>
          <w:noProof/>
        </w:rPr>
      </w:pPr>
      <w:r>
        <w:rPr>
          <w:noProof/>
        </w:rPr>
        <w:t>5</w:t>
      </w:r>
      <w:r w:rsidR="0027264D">
        <w:rPr>
          <w:noProof/>
        </w:rPr>
        <w:tab/>
        <w:t>Miller TA</w:t>
      </w:r>
      <w:r w:rsidR="0027264D" w:rsidRPr="0027264D">
        <w:rPr>
          <w:noProof/>
        </w:rPr>
        <w:t xml:space="preserve">, </w:t>
      </w:r>
      <w:r w:rsidR="0027264D" w:rsidRPr="0027264D">
        <w:rPr>
          <w:b/>
          <w:noProof/>
        </w:rPr>
        <w:t>Dligach D</w:t>
      </w:r>
      <w:r w:rsidR="0027264D">
        <w:rPr>
          <w:noProof/>
        </w:rPr>
        <w:t>,</w:t>
      </w:r>
      <w:r w:rsidR="0027264D" w:rsidRPr="0027264D">
        <w:rPr>
          <w:noProof/>
        </w:rPr>
        <w:t xml:space="preserve"> </w:t>
      </w:r>
      <w:r w:rsidR="0027264D">
        <w:rPr>
          <w:noProof/>
        </w:rPr>
        <w:t>Savova GK</w:t>
      </w:r>
      <w:r w:rsidR="0027264D" w:rsidRPr="0027264D">
        <w:rPr>
          <w:noProof/>
        </w:rPr>
        <w:t>. Unsupervised Document Classification with Informed Topic Models. In</w:t>
      </w:r>
      <w:r w:rsidR="00E4377C">
        <w:rPr>
          <w:noProof/>
        </w:rPr>
        <w:t>:</w:t>
      </w:r>
      <w:r w:rsidR="0027264D" w:rsidRPr="0027264D">
        <w:rPr>
          <w:noProof/>
        </w:rPr>
        <w:t xml:space="preserve"> </w:t>
      </w:r>
      <w:r w:rsidR="0027264D" w:rsidRPr="00E4377C">
        <w:rPr>
          <w:i/>
          <w:noProof/>
        </w:rPr>
        <w:t>Proceedings of the 2016 Workshop on Biomedical Natural Language Processing (BioNLP 2015) held in conjunction with ACL-2016</w:t>
      </w:r>
      <w:r w:rsidR="0027264D" w:rsidRPr="0027264D">
        <w:rPr>
          <w:noProof/>
        </w:rPr>
        <w:t>. August 2016. Berlin, Germany.</w:t>
      </w:r>
    </w:p>
    <w:p w14:paraId="6CBE7A85" w14:textId="4CAF4A61" w:rsidR="00DD658F" w:rsidRDefault="00A51606" w:rsidP="00C076C6">
      <w:r>
        <w:rPr>
          <w:b/>
        </w:rPr>
        <w:t xml:space="preserve">2. </w:t>
      </w:r>
      <w:r w:rsidR="00B84DAD">
        <w:rPr>
          <w:b/>
        </w:rPr>
        <w:t>Information extraction from clinical texts</w:t>
      </w:r>
      <w:r>
        <w:rPr>
          <w:b/>
        </w:rPr>
        <w:t>:</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E73EFC">
        <w:t>[1,2].</w:t>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3510D0A5" w14:textId="35D93B24" w:rsidR="00E955BB" w:rsidRPr="00E955BB" w:rsidRDefault="00F0786C" w:rsidP="00A87509">
      <w:pPr>
        <w:pStyle w:val="NormalWeb"/>
        <w:ind w:left="640" w:hanging="640"/>
        <w:rPr>
          <w:noProof/>
        </w:rPr>
      </w:pPr>
      <w:r>
        <w:rPr>
          <w:noProof/>
        </w:rPr>
        <w:t xml:space="preserve">1 </w:t>
      </w:r>
      <w:r w:rsidR="00E955BB">
        <w:rPr>
          <w:noProof/>
        </w:rPr>
        <w:t xml:space="preserve">       </w:t>
      </w:r>
      <w:r w:rsidR="00E955BB" w:rsidRPr="00E1276A">
        <w:rPr>
          <w:b/>
          <w:noProof/>
        </w:rPr>
        <w:t>Dligach D</w:t>
      </w:r>
      <w:r w:rsidR="00E955BB">
        <w:rPr>
          <w:noProof/>
        </w:rPr>
        <w:t xml:space="preserve">, Miller T, Lin C, et al. Neural temporal information extraction. </w:t>
      </w:r>
      <w:r w:rsidR="00B053D1">
        <w:rPr>
          <w:noProof/>
        </w:rPr>
        <w:t>Accepted for publication i</w:t>
      </w:r>
      <w:bookmarkStart w:id="0" w:name="_GoBack"/>
      <w:bookmarkEnd w:id="0"/>
      <w:r w:rsidR="00E955BB">
        <w:rPr>
          <w:noProof/>
        </w:rPr>
        <w:t xml:space="preserve">n: </w:t>
      </w:r>
      <w:r w:rsidR="00E955BB">
        <w:rPr>
          <w:i/>
          <w:noProof/>
        </w:rPr>
        <w:t>Proceedings of the 15th Annual Meeting of the European Association for Computational Linguistics.</w:t>
      </w:r>
      <w:r w:rsidR="00E955BB">
        <w:rPr>
          <w:noProof/>
        </w:rPr>
        <w:t xml:space="preserve"> </w:t>
      </w:r>
      <w:r w:rsidR="00A15C19">
        <w:rPr>
          <w:noProof/>
        </w:rPr>
        <w:t xml:space="preserve">Valenica, Spain. </w:t>
      </w:r>
      <w:r w:rsidR="00E955BB">
        <w:rPr>
          <w:noProof/>
        </w:rPr>
        <w:t>2017.</w:t>
      </w:r>
    </w:p>
    <w:p w14:paraId="22AFEAAD" w14:textId="07AA6F38" w:rsidR="00A51606" w:rsidRDefault="00F0786C" w:rsidP="00A87509">
      <w:pPr>
        <w:pStyle w:val="NormalWeb"/>
        <w:ind w:left="640" w:hanging="640"/>
        <w:rPr>
          <w:noProof/>
        </w:rPr>
      </w:pPr>
      <w:r>
        <w:rPr>
          <w:noProof/>
        </w:rPr>
        <w:t>2</w:t>
      </w:r>
      <w:r w:rsidR="00DD658F" w:rsidRPr="00076CFB">
        <w:rPr>
          <w:noProof/>
        </w:rPr>
        <w:t xml:space="preserve"> </w:t>
      </w:r>
      <w:r w:rsidR="00DD658F" w:rsidRPr="00076CFB">
        <w:rPr>
          <w:noProof/>
        </w:rPr>
        <w:tab/>
      </w:r>
      <w:r w:rsidR="00DD658F" w:rsidRPr="001B1595">
        <w:rPr>
          <w:b/>
          <w:noProof/>
        </w:rPr>
        <w:t>Dligach D</w:t>
      </w:r>
      <w:r w:rsidR="00DD658F" w:rsidRPr="00076CFB">
        <w:rPr>
          <w:noProof/>
        </w:rPr>
        <w:t xml:space="preserve">, Bethard S, Becker L, </w:t>
      </w:r>
      <w:r w:rsidR="00DD658F" w:rsidRPr="00076CFB">
        <w:rPr>
          <w:i/>
          <w:iCs/>
          <w:noProof/>
        </w:rPr>
        <w:t>et al.</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8E3D050" w14:textId="5E04382D"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w:t>
      </w:r>
      <w:r w:rsidR="009E03F3" w:rsidRPr="009E03F3">
        <w:lastRenderedPageBreak/>
        <w:t>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980E93">
        <w:rPr>
          <w:noProof/>
        </w:rPr>
        <w:t>,5</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w:t>
      </w:r>
      <w:r w:rsidR="00873DD6" w:rsidRPr="001B1595">
        <w:rPr>
          <w:b/>
        </w:rPr>
        <w:t>Dligach</w:t>
      </w:r>
      <w:r w:rsidR="002401D4" w:rsidRPr="001B1595">
        <w:rPr>
          <w:b/>
        </w:rPr>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21513EA2" w:rsidR="00423FFE" w:rsidRPr="00076CFB" w:rsidRDefault="00270FFD" w:rsidP="00423FFE">
      <w:pPr>
        <w:pStyle w:val="NormalWeb"/>
        <w:ind w:left="640" w:hanging="640"/>
        <w:rPr>
          <w:noProof/>
        </w:rPr>
      </w:pPr>
      <w:r>
        <w:rPr>
          <w:noProof/>
        </w:rPr>
        <w:t>2</w:t>
      </w:r>
      <w:r w:rsidR="000D45C8">
        <w:rPr>
          <w:noProof/>
        </w:rPr>
        <w:t xml:space="preserve">       *</w:t>
      </w:r>
      <w:r w:rsidR="00423FFE" w:rsidRPr="00076CFB">
        <w:rPr>
          <w:noProof/>
        </w:rPr>
        <w:t xml:space="preserve">Lin C, </w:t>
      </w:r>
      <w:r w:rsidR="000D45C8">
        <w:rPr>
          <w:noProof/>
        </w:rPr>
        <w:t>*</w:t>
      </w:r>
      <w:r w:rsidR="00423FFE" w:rsidRPr="00076CFB">
        <w:rPr>
          <w:noProof/>
        </w:rPr>
        <w:t xml:space="preserve">Karlson EW, </w:t>
      </w:r>
      <w:r w:rsidR="000D45C8">
        <w:rPr>
          <w:noProof/>
        </w:rPr>
        <w:t>*</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r w:rsidR="000D45C8">
        <w:rPr>
          <w:noProof/>
        </w:rPr>
        <w:t xml:space="preserve"> </w:t>
      </w:r>
      <w:r w:rsidR="000D45C8">
        <w:t>*</w:t>
      </w:r>
      <w:r w:rsidR="000D45C8" w:rsidRPr="00873DD6">
        <w:rPr>
          <w:u w:val="single"/>
        </w:rPr>
        <w:t>Indicates co-first authors</w:t>
      </w:r>
    </w:p>
    <w:p w14:paraId="35606FC2" w14:textId="76F01E61" w:rsidR="00423FFE" w:rsidRPr="00076CFB" w:rsidRDefault="00270FFD" w:rsidP="00423FFE">
      <w:pPr>
        <w:pStyle w:val="NormalWeb"/>
        <w:ind w:left="640" w:hanging="640"/>
        <w:rPr>
          <w:noProof/>
        </w:rPr>
      </w:pPr>
      <w:r>
        <w:rPr>
          <w:noProof/>
        </w:rPr>
        <w:t>3</w:t>
      </w:r>
      <w:r w:rsidR="00423FFE" w:rsidRPr="00076CFB">
        <w:rPr>
          <w:noProof/>
        </w:rPr>
        <w:t xml:space="preserve"> </w:t>
      </w:r>
      <w:r w:rsidR="00423FFE" w:rsidRPr="00076CFB">
        <w:rPr>
          <w:noProof/>
        </w:rPr>
        <w:tab/>
        <w:t xml:space="preserve">Miller TA, Bethard S, </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Discovering narrative containers in clinical text. </w:t>
      </w:r>
      <w:r w:rsidR="00423FFE" w:rsidRPr="00076CFB">
        <w:rPr>
          <w:i/>
          <w:iCs/>
          <w:noProof/>
        </w:rPr>
        <w:t>ACL 2013</w:t>
      </w:r>
      <w:r w:rsidR="00423FFE" w:rsidRPr="00076CFB">
        <w:rPr>
          <w:noProof/>
        </w:rPr>
        <w:t xml:space="preserve"> 2013;:18.</w:t>
      </w:r>
    </w:p>
    <w:p w14:paraId="5846BB06" w14:textId="2254ECC4" w:rsidR="00423FFE" w:rsidRDefault="00270FFD" w:rsidP="008916D2">
      <w:pPr>
        <w:pStyle w:val="NormalWeb"/>
        <w:ind w:left="640" w:hanging="640"/>
        <w:rPr>
          <w:noProof/>
        </w:rPr>
      </w:pPr>
      <w:r>
        <w:rPr>
          <w:noProof/>
        </w:rPr>
        <w:t>4</w:t>
      </w:r>
      <w:r w:rsidR="00423FFE" w:rsidRPr="00076CFB">
        <w:rPr>
          <w:noProof/>
        </w:rPr>
        <w:t xml:space="preserve"> </w:t>
      </w:r>
      <w:r w:rsidR="00423FFE" w:rsidRPr="00076CFB">
        <w:rPr>
          <w:noProof/>
        </w:rPr>
        <w:tab/>
        <w:t xml:space="preserve">Lin C, Miller T, Kho A, </w:t>
      </w:r>
      <w:r w:rsidR="00CC069D">
        <w:rPr>
          <w:iCs/>
          <w:noProof/>
        </w:rPr>
        <w:t xml:space="preserve">Bethard S, </w:t>
      </w:r>
      <w:r w:rsidR="00CC069D" w:rsidRPr="001B1595">
        <w:rPr>
          <w:b/>
          <w:iCs/>
          <w:noProof/>
        </w:rPr>
        <w:t>Dligach D</w:t>
      </w:r>
      <w:r w:rsidR="00CC069D">
        <w:rPr>
          <w:iCs/>
          <w:noProof/>
        </w:rPr>
        <w:t xml:space="preserve">, </w:t>
      </w:r>
      <w:r w:rsidR="00CC069D">
        <w:rPr>
          <w:i/>
          <w:iCs/>
          <w:noProof/>
        </w:rPr>
        <w:t>et al</w:t>
      </w:r>
      <w:r w:rsidR="00423FFE" w:rsidRPr="00076CFB">
        <w:rPr>
          <w:i/>
          <w:iCs/>
          <w:noProof/>
        </w:rPr>
        <w:t>.</w:t>
      </w:r>
      <w:r w:rsidR="00423FFE" w:rsidRPr="00076CFB">
        <w:rPr>
          <w:noProof/>
        </w:rPr>
        <w:t xml:space="preserve"> Descending-Path Convolution Kernel for Syntactic Structures. </w:t>
      </w:r>
      <w:r w:rsidR="00423FFE" w:rsidRPr="00076CFB">
        <w:rPr>
          <w:i/>
          <w:iCs/>
          <w:noProof/>
        </w:rPr>
        <w:t>ACL</w:t>
      </w:r>
      <w:r w:rsidR="00423FFE" w:rsidRPr="00076CFB">
        <w:rPr>
          <w:noProof/>
        </w:rPr>
        <w:t xml:space="preserve"> 2014;</w:t>
      </w:r>
      <w:r w:rsidR="00423FFE" w:rsidRPr="00076CFB">
        <w:rPr>
          <w:b/>
          <w:bCs/>
          <w:noProof/>
        </w:rPr>
        <w:t>1</w:t>
      </w:r>
      <w:r w:rsidR="00423FFE" w:rsidRPr="00076CFB">
        <w:rPr>
          <w:noProof/>
        </w:rPr>
        <w:t>:81–6.</w:t>
      </w:r>
    </w:p>
    <w:p w14:paraId="39DD17A1" w14:textId="451391B8" w:rsidR="006B6B63" w:rsidRDefault="005C3DE2" w:rsidP="006B6B63">
      <w:r>
        <w:t>5</w:t>
      </w:r>
      <w:r w:rsidR="006B6B63">
        <w:t xml:space="preserve">       </w:t>
      </w:r>
      <w:r w:rsidR="00B16053">
        <w:t xml:space="preserve"> </w:t>
      </w:r>
      <w:r w:rsidR="003D61EE">
        <w:t xml:space="preserve"> </w:t>
      </w:r>
      <w:r w:rsidR="006B6B63">
        <w:t>Lin C</w:t>
      </w:r>
      <w:r w:rsidR="006B6B63" w:rsidRPr="0051149C">
        <w:t>, Miller</w:t>
      </w:r>
      <w:r w:rsidR="006B6B63">
        <w:t xml:space="preserve"> TA</w:t>
      </w:r>
      <w:r w:rsidR="006B6B63" w:rsidRPr="0051149C">
        <w:t xml:space="preserve">, </w:t>
      </w:r>
      <w:r w:rsidR="006B6B63" w:rsidRPr="009F51C9">
        <w:rPr>
          <w:b/>
        </w:rPr>
        <w:t>Dligach D</w:t>
      </w:r>
      <w:r w:rsidR="006B6B63" w:rsidRPr="0051149C">
        <w:t>, Bethard</w:t>
      </w:r>
      <w:r w:rsidR="006B6B63">
        <w:t xml:space="preserve"> Steven</w:t>
      </w:r>
      <w:r w:rsidR="006B6B63" w:rsidRPr="0051149C">
        <w:t>, Savova</w:t>
      </w:r>
      <w:r w:rsidR="006B6B63">
        <w:t xml:space="preserve"> GK</w:t>
      </w:r>
      <w:r w:rsidR="006B6B63" w:rsidRPr="0051149C">
        <w:t>. Improving Temporal Relation Extraction with</w:t>
      </w:r>
    </w:p>
    <w:p w14:paraId="71E03EFF" w14:textId="77777777" w:rsidR="006B6B63" w:rsidRDefault="006B6B63" w:rsidP="006B6B63">
      <w:pPr>
        <w:rPr>
          <w:i/>
        </w:rPr>
      </w:pPr>
      <w:r>
        <w:t xml:space="preserve">        </w:t>
      </w:r>
      <w:r w:rsidRPr="0051149C">
        <w:t xml:space="preserve"> Training Instance Augmentation. In</w:t>
      </w:r>
      <w:r>
        <w:t>:</w:t>
      </w:r>
      <w:r w:rsidRPr="0051149C">
        <w:t xml:space="preserve"> </w:t>
      </w:r>
      <w:r w:rsidRPr="00DE72D9">
        <w:rPr>
          <w:i/>
        </w:rPr>
        <w:t>Proceedings of the 2016 Workshop on Biomedical Natural Language</w:t>
      </w:r>
    </w:p>
    <w:p w14:paraId="760BB2F3" w14:textId="4DAB4C69" w:rsidR="006B6B63" w:rsidRDefault="006B6B63" w:rsidP="006B6B63">
      <w:r>
        <w:rPr>
          <w:i/>
        </w:rPr>
        <w:t xml:space="preserve">        </w:t>
      </w:r>
      <w:r w:rsidRPr="00DE72D9">
        <w:rPr>
          <w:i/>
        </w:rPr>
        <w:t xml:space="preserve"> Processing (BioNLP 2015) held in conjunction with ACL-2016</w:t>
      </w:r>
      <w:r w:rsidRPr="0051149C">
        <w:t>. August 2016. Berlin, Germany.</w:t>
      </w:r>
    </w:p>
    <w:p w14:paraId="3F9F29D1" w14:textId="77777777" w:rsidR="006B6B63" w:rsidRDefault="006B6B63" w:rsidP="006B6B63"/>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r>
      <w:r w:rsidR="00076CFB" w:rsidRPr="005B004A">
        <w:rPr>
          <w:b/>
          <w:noProof/>
        </w:rPr>
        <w:t>Dligach D</w:t>
      </w:r>
      <w:r w:rsidR="00076CFB" w:rsidRPr="00076CFB">
        <w:rPr>
          <w:noProof/>
        </w:rPr>
        <w:t xml:space="preserve">,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t>2</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51737979" w14:textId="0814B6EB" w:rsidR="0052770F" w:rsidRPr="0097650E" w:rsidRDefault="00076CFB" w:rsidP="0097650E">
      <w:pPr>
        <w:pStyle w:val="DataField11pt-Single"/>
      </w:pPr>
      <w:r>
        <w:fldChar w:fldCharType="end"/>
      </w:r>
    </w:p>
    <w:p w14:paraId="4DF5C4C8" w14:textId="682695FF" w:rsidR="00E67A05" w:rsidRPr="00C27CAC" w:rsidRDefault="00E67A05" w:rsidP="00C27CAC">
      <w:pPr>
        <w:rPr>
          <w:b/>
        </w:rPr>
      </w:pPr>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35785541" w:rsidR="00E04BA6" w:rsidRPr="00920FDE" w:rsidRDefault="00BA0C94" w:rsidP="009E4969">
      <w:r w:rsidRPr="00920FDE">
        <w:t xml:space="preserve">97324-01 </w:t>
      </w:r>
      <w:r w:rsidR="00AC70FC" w:rsidRPr="00920FDE">
        <w:t xml:space="preserve">PI: </w:t>
      </w:r>
      <w:r w:rsidR="001D055B" w:rsidRPr="00920FDE">
        <w:t>Dligach</w:t>
      </w:r>
      <w:r w:rsidR="00471679" w:rsidRPr="00920FDE">
        <w:t>, Miller</w:t>
      </w:r>
      <w:r w:rsidR="00C30F31" w:rsidRPr="00920FDE">
        <w:t xml:space="preserve">                                      05/2015-12/2015</w:t>
      </w:r>
    </w:p>
    <w:p w14:paraId="07D9C273" w14:textId="57D460D2" w:rsidR="00BA0C94" w:rsidRPr="00920FDE" w:rsidRDefault="00A32A03" w:rsidP="009E4969">
      <w:r w:rsidRPr="00920FDE">
        <w:t>Boston Children</w:t>
      </w:r>
      <w:r w:rsidR="00D650D9" w:rsidRPr="00920FDE">
        <w:t>’s</w:t>
      </w:r>
      <w:r w:rsidRPr="00920FDE">
        <w:t xml:space="preserve"> Hospital, The Program for Patient Safety and Quality</w:t>
      </w:r>
    </w:p>
    <w:p w14:paraId="7E1A55A1" w14:textId="44D3C018" w:rsidR="00E04BA6" w:rsidRPr="00920FDE" w:rsidRDefault="001D055B" w:rsidP="009E4969">
      <w:pPr>
        <w:rPr>
          <w:b/>
        </w:rPr>
      </w:pPr>
      <w:r w:rsidRPr="00920FDE">
        <w:rPr>
          <w:b/>
        </w:rPr>
        <w:t>Natural Language Processing for Quality Metrics</w:t>
      </w:r>
    </w:p>
    <w:p w14:paraId="36A50746" w14:textId="69AA082B" w:rsidR="00B0405E" w:rsidRPr="00920FDE" w:rsidRDefault="001F7868" w:rsidP="009E4969">
      <w:r w:rsidRPr="00920FDE">
        <w:t>The quality of patient care in the United States remains substandard: according to a New England Journal of Medi</w:t>
      </w:r>
      <w:r w:rsidR="0078196C" w:rsidRPr="00920FDE">
        <w:t xml:space="preserve">cine study, </w:t>
      </w:r>
      <w:r w:rsidRPr="00920FDE">
        <w:t xml:space="preserve">patients receive proper care only in about 55% of the cases. Improving the quality of care is therefore an urgent goal of </w:t>
      </w:r>
      <w:r w:rsidR="00025CDA" w:rsidRPr="00920FDE">
        <w:t>the</w:t>
      </w:r>
      <w:r w:rsidRPr="00920FDE">
        <w:t xml:space="preserve"> health care system. Computing quality measures is however a complicated process, which in many cases involves a manual examination of a large number of electronic health records </w:t>
      </w:r>
      <w:r w:rsidRPr="00920FDE">
        <w:lastRenderedPageBreak/>
        <w:t xml:space="preserve">(EHRs). </w:t>
      </w:r>
      <w:r w:rsidR="004C433C" w:rsidRPr="00920FDE">
        <w:t>The goal of this project is to evaluate</w:t>
      </w:r>
      <w:r w:rsidR="005905A6" w:rsidRPr="00920FDE">
        <w:t xml:space="preserve"> the use of </w:t>
      </w:r>
      <w:r w:rsidR="00F67EB0" w:rsidRPr="00920FDE">
        <w:t xml:space="preserve">automatic </w:t>
      </w:r>
      <w:r w:rsidR="00105A0E" w:rsidRPr="00920FDE">
        <w:t>natural language processing (</w:t>
      </w:r>
      <w:r w:rsidR="005905A6" w:rsidRPr="00920FDE">
        <w:t>NLP</w:t>
      </w:r>
      <w:r w:rsidR="00105A0E" w:rsidRPr="00920FDE">
        <w:t>)</w:t>
      </w:r>
      <w:r w:rsidR="00F67EB0" w:rsidRPr="00920FDE">
        <w:t xml:space="preserve"> and machine learning</w:t>
      </w:r>
      <w:r w:rsidR="005905A6" w:rsidRPr="00920FDE">
        <w:t xml:space="preserve"> methods for computing quality measures.</w:t>
      </w:r>
    </w:p>
    <w:p w14:paraId="7414E723" w14:textId="77777777" w:rsidR="00B0405E" w:rsidRDefault="00B0405E" w:rsidP="009E4969">
      <w:pPr>
        <w:rPr>
          <w:lang w:val="pt-PT"/>
        </w:rPr>
      </w:pPr>
    </w:p>
    <w:p w14:paraId="6E9E004E" w14:textId="21ACB43A" w:rsidR="00D92B0B" w:rsidRDefault="00D92B0B" w:rsidP="00D92B0B">
      <w:pPr>
        <w:rPr>
          <w:bCs/>
        </w:rPr>
      </w:pPr>
      <w:r>
        <w:rPr>
          <w:bCs/>
        </w:rPr>
        <w:t>2R01LM010090-05</w:t>
      </w:r>
      <w:r>
        <w:rPr>
          <w:bCs/>
        </w:rPr>
        <w:tab/>
      </w:r>
      <w:r w:rsidR="00890A70">
        <w:rPr>
          <w:bCs/>
        </w:rPr>
        <w:t xml:space="preserve">PI: </w:t>
      </w:r>
      <w:r>
        <w:rPr>
          <w:bCs/>
        </w:rPr>
        <w:t>Savova</w:t>
      </w:r>
      <w:r w:rsidR="00890A70">
        <w:rPr>
          <w:bCs/>
        </w:rPr>
        <w:t xml:space="preserve">   </w:t>
      </w:r>
      <w:r>
        <w:rPr>
          <w:bCs/>
        </w:rPr>
        <w:tab/>
      </w:r>
      <w:r>
        <w:rPr>
          <w:bCs/>
        </w:rPr>
        <w:tab/>
        <w:t>09/30/15 – 09/29/18</w:t>
      </w:r>
    </w:p>
    <w:p w14:paraId="3E7EA00E" w14:textId="77777777" w:rsidR="00D92B0B" w:rsidRDefault="00D92B0B" w:rsidP="00D92B0B">
      <w:pPr>
        <w:rPr>
          <w:bCs/>
        </w:rPr>
      </w:pPr>
      <w:r>
        <w:rPr>
          <w:bCs/>
        </w:rPr>
        <w:t>NLM, NIH</w:t>
      </w:r>
    </w:p>
    <w:p w14:paraId="1ACF0C55" w14:textId="77777777" w:rsidR="00D92B0B" w:rsidRPr="000700B4" w:rsidRDefault="00D92B0B" w:rsidP="00D92B0B">
      <w:pPr>
        <w:tabs>
          <w:tab w:val="left" w:pos="3420"/>
          <w:tab w:val="left" w:pos="6750"/>
          <w:tab w:val="left" w:pos="9270"/>
        </w:tabs>
        <w:rPr>
          <w:rFonts w:cs="Arial"/>
          <w:b/>
          <w:szCs w:val="22"/>
        </w:rPr>
      </w:pPr>
      <w:r w:rsidRPr="000700B4">
        <w:rPr>
          <w:rFonts w:cs="Arial"/>
          <w:b/>
          <w:szCs w:val="22"/>
        </w:rPr>
        <w:t>Temporal Relation Discovery for Clinical Text (Renewal)</w:t>
      </w:r>
    </w:p>
    <w:p w14:paraId="1418EB27" w14:textId="77777777" w:rsidR="00D92B0B" w:rsidRDefault="00D92B0B" w:rsidP="00D92B0B">
      <w:pPr>
        <w:pStyle w:val="DataField11pt-Single"/>
        <w:rPr>
          <w:szCs w:val="22"/>
        </w:rPr>
      </w:pPr>
      <w:r>
        <w:rPr>
          <w:szCs w:val="22"/>
        </w:rPr>
        <w:t xml:space="preserve">Renewal: </w:t>
      </w: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0675E555" w14:textId="361D3063" w:rsidR="001430A2" w:rsidRPr="00D92B0B" w:rsidRDefault="00D92B0B" w:rsidP="00D92B0B">
      <w:pPr>
        <w:pStyle w:val="DataField11pt-Single"/>
      </w:pPr>
      <w:r>
        <w:t>Role: Co-Investigator</w:t>
      </w:r>
    </w:p>
    <w:p w14:paraId="73EBA699" w14:textId="77777777" w:rsidR="001430A2" w:rsidRDefault="001430A2" w:rsidP="009E4969">
      <w:pPr>
        <w:rPr>
          <w:lang w:val="pt-PT"/>
        </w:rPr>
      </w:pPr>
    </w:p>
    <w:p w14:paraId="71B97C14" w14:textId="77777777" w:rsidR="008E5AF7" w:rsidRDefault="008E5AF7" w:rsidP="008E5AF7">
      <w:pPr>
        <w:spacing w:line="216" w:lineRule="auto"/>
        <w:rPr>
          <w:rFonts w:cs="Arial"/>
          <w:color w:val="000000"/>
          <w:szCs w:val="22"/>
        </w:rPr>
      </w:pPr>
      <w:r>
        <w:rPr>
          <w:szCs w:val="22"/>
          <w:lang w:val="pt-PT"/>
        </w:rPr>
        <w:t>5U24CA184407-02</w:t>
      </w:r>
      <w:r>
        <w:tab/>
      </w:r>
      <w:r>
        <w:tab/>
      </w:r>
      <w:r>
        <w:tab/>
      </w:r>
      <w:r>
        <w:tab/>
        <w:t>Crowley, Savova (MPI)</w:t>
      </w:r>
      <w:r>
        <w:tab/>
      </w:r>
      <w:r>
        <w:tab/>
      </w:r>
      <w:r w:rsidRPr="00BC0F3F">
        <w:rPr>
          <w:szCs w:val="22"/>
          <w:lang w:val="pt-PT"/>
        </w:rPr>
        <w:t>0</w:t>
      </w:r>
      <w:r>
        <w:rPr>
          <w:szCs w:val="22"/>
          <w:lang w:val="pt-PT"/>
        </w:rPr>
        <w:t>5/01/2014 – 04/30</w:t>
      </w:r>
      <w:r w:rsidRPr="00BC0F3F">
        <w:rPr>
          <w:szCs w:val="22"/>
          <w:lang w:val="pt-PT"/>
        </w:rPr>
        <w:t>/2019</w:t>
      </w:r>
    </w:p>
    <w:p w14:paraId="73D9F536" w14:textId="77777777" w:rsidR="008E5AF7" w:rsidRPr="00FF3DA0" w:rsidRDefault="008E5AF7" w:rsidP="008E5AF7">
      <w:pPr>
        <w:pStyle w:val="DataField11pt-Single"/>
      </w:pPr>
      <w:r w:rsidRPr="00FF3DA0">
        <w:t>NCI, NIH</w:t>
      </w:r>
      <w:r w:rsidRPr="00FF3DA0">
        <w:tab/>
      </w:r>
      <w:r w:rsidRPr="00FF3DA0">
        <w:tab/>
      </w:r>
      <w:r w:rsidRPr="00FF3DA0">
        <w:tab/>
      </w:r>
      <w:r w:rsidRPr="00FF3DA0">
        <w:tab/>
      </w:r>
    </w:p>
    <w:p w14:paraId="0BA112D4" w14:textId="77777777" w:rsidR="008E5AF7" w:rsidRPr="00FF3DA0" w:rsidRDefault="008E5AF7" w:rsidP="008E5AF7">
      <w:pPr>
        <w:pStyle w:val="DataField11pt-Single"/>
        <w:rPr>
          <w:b/>
        </w:rPr>
      </w:pPr>
      <w:r w:rsidRPr="00FF3DA0">
        <w:rPr>
          <w:b/>
        </w:rPr>
        <w:t>Cancer Deep Phenotype Extraction from Electronic Medical Records (DeepPhe)</w:t>
      </w:r>
    </w:p>
    <w:p w14:paraId="3D5C0C62" w14:textId="77777777" w:rsidR="008E5AF7" w:rsidRPr="0064162D" w:rsidRDefault="008E5AF7" w:rsidP="008E5AF7">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w:t>
      </w:r>
      <w:r>
        <w:rPr>
          <w:rFonts w:ascii="Arial" w:hAnsi="Arial"/>
          <w:sz w:val="22"/>
          <w:szCs w:val="22"/>
        </w:rPr>
        <w:t xml:space="preserve"> </w:t>
      </w:r>
      <w:r w:rsidRPr="00BC0F3F">
        <w:rPr>
          <w:rFonts w:ascii="Arial" w:hAnsi="Arial"/>
          <w:sz w:val="22"/>
          <w:szCs w:val="22"/>
        </w:rPr>
        <w:t>Current models for correlating EMR data with –omics data la</w:t>
      </w:r>
      <w:r>
        <w:rPr>
          <w:rFonts w:ascii="Arial" w:hAnsi="Arial"/>
          <w:sz w:val="22"/>
          <w:szCs w:val="22"/>
        </w:rPr>
        <w:t xml:space="preserve">rgely ignore the clinical text. </w:t>
      </w:r>
      <w:r w:rsidRPr="00BC0F3F">
        <w:rPr>
          <w:rFonts w:ascii="Arial" w:hAnsi="Arial"/>
          <w:sz w:val="22"/>
          <w:szCs w:val="22"/>
        </w:rPr>
        <w:t>Unlocking the value of clinical text has the potential to enable new insights about cancer initiation, progression, metastasis, and response to treatment. We propose to extend existing software with new methods for cancer deep phenotyping.</w:t>
      </w:r>
    </w:p>
    <w:p w14:paraId="5B161136" w14:textId="0F53DC61" w:rsidR="00E72CC9" w:rsidRDefault="008E5AF7" w:rsidP="008E5AF7">
      <w:r w:rsidRPr="00FF3DA0">
        <w:t>Role: Co-Investigator</w:t>
      </w:r>
    </w:p>
    <w:p w14:paraId="0C819394" w14:textId="77777777" w:rsidR="008640B4" w:rsidRDefault="008640B4" w:rsidP="008E5AF7">
      <w:pPr>
        <w:rPr>
          <w:lang w:val="pt-PT"/>
        </w:rPr>
      </w:pPr>
    </w:p>
    <w:p w14:paraId="06DDEB69" w14:textId="0376C524" w:rsidR="001B3825" w:rsidRPr="007D5499" w:rsidRDefault="001B3825" w:rsidP="001B3825">
      <w:pPr>
        <w:tabs>
          <w:tab w:val="left" w:pos="3420"/>
          <w:tab w:val="left" w:pos="6750"/>
          <w:tab w:val="left" w:pos="9270"/>
        </w:tabs>
        <w:rPr>
          <w:rFonts w:cs="Arial"/>
          <w:szCs w:val="22"/>
          <w:lang w:val="pt-PT"/>
        </w:rPr>
      </w:pPr>
      <w:r w:rsidRPr="007D5499">
        <w:rPr>
          <w:rFonts w:cs="Arial"/>
          <w:szCs w:val="22"/>
          <w:lang w:val="pt-PT"/>
        </w:rPr>
        <w:t>1</w:t>
      </w:r>
      <w:r>
        <w:rPr>
          <w:rFonts w:cs="Arial"/>
          <w:szCs w:val="22"/>
          <w:lang w:val="pt-PT"/>
        </w:rPr>
        <w:t xml:space="preserve"> </w:t>
      </w:r>
      <w:r w:rsidRPr="007D5499">
        <w:rPr>
          <w:rFonts w:cs="Arial"/>
          <w:szCs w:val="22"/>
          <w:lang w:val="pt-PT"/>
        </w:rPr>
        <w:t>R01</w:t>
      </w:r>
      <w:r>
        <w:rPr>
          <w:rFonts w:cs="Arial"/>
          <w:szCs w:val="22"/>
          <w:lang w:val="pt-PT"/>
        </w:rPr>
        <w:t xml:space="preserve"> </w:t>
      </w:r>
      <w:r w:rsidRPr="007D5499">
        <w:rPr>
          <w:rFonts w:cs="Arial"/>
          <w:szCs w:val="22"/>
          <w:lang w:val="pt-PT"/>
        </w:rPr>
        <w:t>LM010090</w:t>
      </w:r>
      <w:r w:rsidR="00D86F3C">
        <w:rPr>
          <w:rFonts w:cs="Arial"/>
          <w:szCs w:val="22"/>
          <w:lang w:val="pt-PT"/>
        </w:rPr>
        <w:t xml:space="preserve">     </w:t>
      </w:r>
      <w:r>
        <w:rPr>
          <w:rFonts w:cs="Arial"/>
          <w:szCs w:val="22"/>
          <w:lang w:val="pt-PT"/>
        </w:rPr>
        <w:t>PI: Savova, Palmer</w:t>
      </w:r>
      <w:r w:rsidRPr="007D5499">
        <w:rPr>
          <w:rFonts w:cs="Arial"/>
          <w:szCs w:val="22"/>
          <w:lang w:val="pt-PT"/>
        </w:rPr>
        <w:t xml:space="preserve">          </w:t>
      </w:r>
      <w:r>
        <w:rPr>
          <w:rFonts w:cs="Arial"/>
          <w:szCs w:val="22"/>
          <w:lang w:val="pt-PT"/>
        </w:rPr>
        <w:t xml:space="preserve">                7/01/2010</w:t>
      </w:r>
      <w:r>
        <w:rPr>
          <w:rFonts w:cs="Arial"/>
          <w:szCs w:val="22"/>
        </w:rPr>
        <w:t xml:space="preserve"> – </w:t>
      </w:r>
      <w:r>
        <w:rPr>
          <w:rFonts w:cs="Arial"/>
          <w:szCs w:val="22"/>
          <w:lang w:val="pt-PT"/>
        </w:rPr>
        <w:t>9/29/2014</w:t>
      </w:r>
    </w:p>
    <w:p w14:paraId="0A9CDA9D" w14:textId="77777777" w:rsidR="001B3825" w:rsidRDefault="001B3825" w:rsidP="001B3825">
      <w:pPr>
        <w:tabs>
          <w:tab w:val="left" w:pos="3420"/>
          <w:tab w:val="left" w:pos="6750"/>
          <w:tab w:val="left" w:pos="9270"/>
        </w:tabs>
        <w:rPr>
          <w:rFonts w:cs="Arial"/>
          <w:szCs w:val="22"/>
        </w:rPr>
      </w:pPr>
      <w:r>
        <w:rPr>
          <w:rFonts w:cs="Arial"/>
          <w:szCs w:val="22"/>
        </w:rPr>
        <w:t>HHS</w:t>
      </w:r>
      <w:r>
        <w:rPr>
          <w:rFonts w:cs="Arial"/>
          <w:szCs w:val="22"/>
        </w:rPr>
        <w:tab/>
      </w:r>
    </w:p>
    <w:p w14:paraId="3E7B66BE" w14:textId="77777777" w:rsidR="001B3825" w:rsidRPr="008B650E" w:rsidRDefault="001B3825" w:rsidP="001B3825">
      <w:pPr>
        <w:tabs>
          <w:tab w:val="left" w:pos="3420"/>
          <w:tab w:val="left" w:pos="6750"/>
          <w:tab w:val="left" w:pos="9270"/>
        </w:tabs>
        <w:rPr>
          <w:rFonts w:cs="Arial"/>
          <w:b/>
          <w:szCs w:val="22"/>
        </w:rPr>
      </w:pPr>
      <w:r w:rsidRPr="008B650E">
        <w:rPr>
          <w:rFonts w:cs="Arial"/>
          <w:b/>
          <w:szCs w:val="22"/>
        </w:rPr>
        <w:t>Temporal Relation Discovery for Clinical Text</w:t>
      </w:r>
    </w:p>
    <w:p w14:paraId="1F215939" w14:textId="77777777" w:rsidR="001B3825" w:rsidRDefault="001B3825" w:rsidP="001B3825">
      <w:pPr>
        <w:tabs>
          <w:tab w:val="left" w:pos="3420"/>
          <w:tab w:val="left" w:pos="6750"/>
          <w:tab w:val="left" w:pos="9270"/>
        </w:tabs>
        <w:rPr>
          <w:szCs w:val="22"/>
        </w:rPr>
      </w:pP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5D689D26" w14:textId="77777777" w:rsidR="001B3825" w:rsidRDefault="001B3825" w:rsidP="001B3825">
      <w:pPr>
        <w:tabs>
          <w:tab w:val="left" w:pos="3420"/>
          <w:tab w:val="left" w:pos="6750"/>
          <w:tab w:val="left" w:pos="9270"/>
        </w:tabs>
        <w:rPr>
          <w:rFonts w:cs="Arial"/>
          <w:szCs w:val="22"/>
        </w:rPr>
      </w:pPr>
      <w:r>
        <w:rPr>
          <w:rFonts w:cs="Arial"/>
          <w:szCs w:val="22"/>
        </w:rPr>
        <w:t>Role:  Postdoctoral Research Fellow</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CBCD5AB" w14:textId="381CABFF" w:rsidR="009E4969" w:rsidRDefault="00A87D41" w:rsidP="009E4969">
      <w:pPr>
        <w:rPr>
          <w:rFonts w:cs="Arial"/>
          <w:szCs w:val="22"/>
        </w:rPr>
      </w:pPr>
      <w:r>
        <w:rPr>
          <w:rFonts w:cs="Arial"/>
          <w:szCs w:val="22"/>
        </w:rPr>
        <w:t>Role:  Postdoctoral Research Fellow</w:t>
      </w:r>
    </w:p>
    <w:p w14:paraId="3EFF2F2D" w14:textId="77777777" w:rsidR="00A87D41" w:rsidRPr="00580F59" w:rsidRDefault="00A87D41"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03AEE812" w:rsidR="009E4969" w:rsidRPr="0062016A" w:rsidRDefault="009E4969" w:rsidP="009E4969">
      <w:pPr>
        <w:rPr>
          <w:rStyle w:val="printanswer2"/>
        </w:rPr>
      </w:pPr>
      <w:r w:rsidRPr="00580F59">
        <w:t>Role: Co</w:t>
      </w:r>
      <w:r w:rsidR="008F5EB1">
        <w:t>-</w:t>
      </w:r>
      <w:r w:rsidRPr="00580F59">
        <w:t>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5B4C90" w:rsidRDefault="009E4969" w:rsidP="009E4969">
      <w:pPr>
        <w:tabs>
          <w:tab w:val="left" w:pos="3420"/>
          <w:tab w:val="left" w:pos="6750"/>
          <w:tab w:val="left" w:pos="9270"/>
        </w:tabs>
        <w:rPr>
          <w:rFonts w:cs="Arial"/>
          <w:b/>
          <w:szCs w:val="22"/>
        </w:rPr>
      </w:pPr>
      <w:r w:rsidRPr="005B4C90">
        <w:rPr>
          <w:rFonts w:cs="Arial"/>
          <w:b/>
          <w:szCs w:val="22"/>
        </w:rPr>
        <w:t>SHARP Area 4: Secondary Use of EHR Data</w:t>
      </w:r>
    </w:p>
    <w:p w14:paraId="52907351" w14:textId="77777777" w:rsidR="009E4969" w:rsidRDefault="009E4969" w:rsidP="009E4969">
      <w:pPr>
        <w:tabs>
          <w:tab w:val="left" w:pos="3420"/>
          <w:tab w:val="left" w:pos="6750"/>
          <w:tab w:val="left" w:pos="9270"/>
        </w:tabs>
        <w:rPr>
          <w:rFonts w:cs="Arial"/>
          <w:szCs w:val="22"/>
        </w:rPr>
      </w:pPr>
      <w:r>
        <w:rPr>
          <w:rFonts w:cs="Arial"/>
          <w:szCs w:val="22"/>
        </w:rPr>
        <w:t>This project focuses on building a framework of open-source services that can be dynamically configured to transform EHR data into standards-conforming, comparable information suitable for large-scale analyses, inferencing, and integration of disparate health data. The clinical narrative and NLP methods for its processing are a central piece towards data normalization.</w:t>
      </w:r>
    </w:p>
    <w:p w14:paraId="71DB8A67" w14:textId="686871E1" w:rsidR="009E4969" w:rsidRPr="00E3138C" w:rsidRDefault="009E4969" w:rsidP="009E4969">
      <w:pPr>
        <w:tabs>
          <w:tab w:val="left" w:pos="3420"/>
          <w:tab w:val="left" w:pos="6750"/>
          <w:tab w:val="left" w:pos="9270"/>
        </w:tabs>
        <w:rPr>
          <w:rStyle w:val="clsstaticdata1"/>
          <w:color w:val="auto"/>
          <w:sz w:val="22"/>
          <w:szCs w:val="22"/>
        </w:rPr>
      </w:pPr>
      <w:r>
        <w:rPr>
          <w:rFonts w:cs="Arial"/>
          <w:szCs w:val="22"/>
        </w:rPr>
        <w:t>Role:  Postdoctoral Research Fellow</w:t>
      </w:r>
    </w:p>
    <w:sectPr w:rsidR="009E4969" w:rsidRPr="00E3138C"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3E92E4" w14:textId="77777777" w:rsidR="001A3389" w:rsidRDefault="001A3389">
      <w:r>
        <w:separator/>
      </w:r>
    </w:p>
  </w:endnote>
  <w:endnote w:type="continuationSeparator" w:id="0">
    <w:p w14:paraId="27F47C5C" w14:textId="77777777" w:rsidR="001A3389" w:rsidRDefault="001A33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4D"/>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charset w:val="00"/>
    <w:family w:val="swiss"/>
    <w:pitch w:val="variable"/>
    <w:sig w:usb0="E10022FF" w:usb1="C000E47F" w:usb2="00000029" w:usb3="00000000" w:csb0="000001D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0AB980" w14:textId="77777777" w:rsidR="001A3389" w:rsidRDefault="001A3389">
      <w:r>
        <w:separator/>
      </w:r>
    </w:p>
  </w:footnote>
  <w:footnote w:type="continuationSeparator" w:id="0">
    <w:p w14:paraId="1382520C" w14:textId="77777777" w:rsidR="001A3389" w:rsidRDefault="001A338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10"/>
  <w:embedSystemFonts/>
  <w:activeWritingStyle w:appName="MSWord" w:lang="pt-PT" w:vendorID="64" w:dllVersion="6" w:nlCheck="1" w:checkStyle="0"/>
  <w:activeWritingStyle w:appName="MSWord" w:lang="en-US" w:vendorID="64" w:dllVersion="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A45"/>
    <w:rsid w:val="000064D3"/>
    <w:rsid w:val="00007231"/>
    <w:rsid w:val="00007FB0"/>
    <w:rsid w:val="0001085C"/>
    <w:rsid w:val="00023A7A"/>
    <w:rsid w:val="00025CDA"/>
    <w:rsid w:val="000464BA"/>
    <w:rsid w:val="00056881"/>
    <w:rsid w:val="00067621"/>
    <w:rsid w:val="000738C5"/>
    <w:rsid w:val="000756FC"/>
    <w:rsid w:val="00075DD2"/>
    <w:rsid w:val="00076CFB"/>
    <w:rsid w:val="0007753B"/>
    <w:rsid w:val="00084B10"/>
    <w:rsid w:val="00087EA7"/>
    <w:rsid w:val="000A3D38"/>
    <w:rsid w:val="000A5384"/>
    <w:rsid w:val="000A76FD"/>
    <w:rsid w:val="000B28FA"/>
    <w:rsid w:val="000B2FEC"/>
    <w:rsid w:val="000B34C5"/>
    <w:rsid w:val="000C5376"/>
    <w:rsid w:val="000C555C"/>
    <w:rsid w:val="000D45C8"/>
    <w:rsid w:val="000E7B87"/>
    <w:rsid w:val="000E7E94"/>
    <w:rsid w:val="000F06D0"/>
    <w:rsid w:val="000F4412"/>
    <w:rsid w:val="000F5F87"/>
    <w:rsid w:val="00100E52"/>
    <w:rsid w:val="0010230A"/>
    <w:rsid w:val="00105A0E"/>
    <w:rsid w:val="00117E2F"/>
    <w:rsid w:val="00121506"/>
    <w:rsid w:val="00122EB3"/>
    <w:rsid w:val="001233DC"/>
    <w:rsid w:val="00130F3F"/>
    <w:rsid w:val="00132CA6"/>
    <w:rsid w:val="0013498E"/>
    <w:rsid w:val="001430A2"/>
    <w:rsid w:val="00143B61"/>
    <w:rsid w:val="0014571A"/>
    <w:rsid w:val="00146AF0"/>
    <w:rsid w:val="001476C9"/>
    <w:rsid w:val="00153999"/>
    <w:rsid w:val="001539AA"/>
    <w:rsid w:val="00156864"/>
    <w:rsid w:val="00162C81"/>
    <w:rsid w:val="00163A04"/>
    <w:rsid w:val="00170D87"/>
    <w:rsid w:val="00177A92"/>
    <w:rsid w:val="00177D49"/>
    <w:rsid w:val="00182FA9"/>
    <w:rsid w:val="001A3389"/>
    <w:rsid w:val="001A60A6"/>
    <w:rsid w:val="001B00A1"/>
    <w:rsid w:val="001B1595"/>
    <w:rsid w:val="001B3825"/>
    <w:rsid w:val="001C2140"/>
    <w:rsid w:val="001C4F95"/>
    <w:rsid w:val="001C61C9"/>
    <w:rsid w:val="001C79AA"/>
    <w:rsid w:val="001C7EAD"/>
    <w:rsid w:val="001D055B"/>
    <w:rsid w:val="001D4064"/>
    <w:rsid w:val="001D4814"/>
    <w:rsid w:val="001E12A8"/>
    <w:rsid w:val="001E240D"/>
    <w:rsid w:val="001E571B"/>
    <w:rsid w:val="001E7E9F"/>
    <w:rsid w:val="001F7868"/>
    <w:rsid w:val="00213C96"/>
    <w:rsid w:val="00215A8B"/>
    <w:rsid w:val="002179D0"/>
    <w:rsid w:val="00221E03"/>
    <w:rsid w:val="00226727"/>
    <w:rsid w:val="00227D4F"/>
    <w:rsid w:val="002356E6"/>
    <w:rsid w:val="002401D4"/>
    <w:rsid w:val="00240E97"/>
    <w:rsid w:val="00241711"/>
    <w:rsid w:val="00256561"/>
    <w:rsid w:val="00260244"/>
    <w:rsid w:val="0026054E"/>
    <w:rsid w:val="00270FFD"/>
    <w:rsid w:val="0027264D"/>
    <w:rsid w:val="00272E65"/>
    <w:rsid w:val="0028051C"/>
    <w:rsid w:val="00285FB0"/>
    <w:rsid w:val="002923FE"/>
    <w:rsid w:val="0029517C"/>
    <w:rsid w:val="002A0B77"/>
    <w:rsid w:val="002B4EF7"/>
    <w:rsid w:val="002D4EB9"/>
    <w:rsid w:val="002D7520"/>
    <w:rsid w:val="002E02D8"/>
    <w:rsid w:val="002E5125"/>
    <w:rsid w:val="002E77D2"/>
    <w:rsid w:val="002F077E"/>
    <w:rsid w:val="002F3376"/>
    <w:rsid w:val="002F693A"/>
    <w:rsid w:val="00301E94"/>
    <w:rsid w:val="003071D6"/>
    <w:rsid w:val="0031318D"/>
    <w:rsid w:val="00321A19"/>
    <w:rsid w:val="00327C14"/>
    <w:rsid w:val="00330B78"/>
    <w:rsid w:val="003358E6"/>
    <w:rsid w:val="0034452F"/>
    <w:rsid w:val="0035045F"/>
    <w:rsid w:val="00350F1F"/>
    <w:rsid w:val="00360C84"/>
    <w:rsid w:val="0036793C"/>
    <w:rsid w:val="00376325"/>
    <w:rsid w:val="00376586"/>
    <w:rsid w:val="0037667F"/>
    <w:rsid w:val="0038014B"/>
    <w:rsid w:val="00382AB6"/>
    <w:rsid w:val="00383712"/>
    <w:rsid w:val="00386DB9"/>
    <w:rsid w:val="0039059F"/>
    <w:rsid w:val="003A7262"/>
    <w:rsid w:val="003A769E"/>
    <w:rsid w:val="003B425B"/>
    <w:rsid w:val="003C1215"/>
    <w:rsid w:val="003C2647"/>
    <w:rsid w:val="003C62D6"/>
    <w:rsid w:val="003D2399"/>
    <w:rsid w:val="003D61EE"/>
    <w:rsid w:val="003D7D31"/>
    <w:rsid w:val="003E0CB3"/>
    <w:rsid w:val="003E1568"/>
    <w:rsid w:val="003E1850"/>
    <w:rsid w:val="003E2CB7"/>
    <w:rsid w:val="003F6A45"/>
    <w:rsid w:val="00412CCF"/>
    <w:rsid w:val="00417942"/>
    <w:rsid w:val="00417AEB"/>
    <w:rsid w:val="004205A7"/>
    <w:rsid w:val="004224D0"/>
    <w:rsid w:val="00423FFE"/>
    <w:rsid w:val="004268F6"/>
    <w:rsid w:val="00430725"/>
    <w:rsid w:val="00432346"/>
    <w:rsid w:val="004324AE"/>
    <w:rsid w:val="00432E30"/>
    <w:rsid w:val="00433B2F"/>
    <w:rsid w:val="00443B23"/>
    <w:rsid w:val="0044711A"/>
    <w:rsid w:val="00447F3A"/>
    <w:rsid w:val="00453871"/>
    <w:rsid w:val="00455DDF"/>
    <w:rsid w:val="004617C2"/>
    <w:rsid w:val="0046591D"/>
    <w:rsid w:val="00471679"/>
    <w:rsid w:val="004716C0"/>
    <w:rsid w:val="004759D9"/>
    <w:rsid w:val="00475BFE"/>
    <w:rsid w:val="00487A34"/>
    <w:rsid w:val="0049068A"/>
    <w:rsid w:val="004917C4"/>
    <w:rsid w:val="004A3FC8"/>
    <w:rsid w:val="004A5FC1"/>
    <w:rsid w:val="004A6FEC"/>
    <w:rsid w:val="004B10D2"/>
    <w:rsid w:val="004B305D"/>
    <w:rsid w:val="004C433C"/>
    <w:rsid w:val="004D315F"/>
    <w:rsid w:val="004E43E7"/>
    <w:rsid w:val="004F711B"/>
    <w:rsid w:val="00503A1D"/>
    <w:rsid w:val="00503B57"/>
    <w:rsid w:val="0051149C"/>
    <w:rsid w:val="0051272B"/>
    <w:rsid w:val="005139D8"/>
    <w:rsid w:val="005145BB"/>
    <w:rsid w:val="00514D1A"/>
    <w:rsid w:val="005154B3"/>
    <w:rsid w:val="00517BFD"/>
    <w:rsid w:val="00521FA7"/>
    <w:rsid w:val="00524BEF"/>
    <w:rsid w:val="0052770F"/>
    <w:rsid w:val="0054471F"/>
    <w:rsid w:val="00547AC9"/>
    <w:rsid w:val="00555CEF"/>
    <w:rsid w:val="00564E84"/>
    <w:rsid w:val="00574611"/>
    <w:rsid w:val="00580DD3"/>
    <w:rsid w:val="0058142E"/>
    <w:rsid w:val="005905A6"/>
    <w:rsid w:val="00592740"/>
    <w:rsid w:val="0059346D"/>
    <w:rsid w:val="00593EE7"/>
    <w:rsid w:val="00596C7C"/>
    <w:rsid w:val="005A1C65"/>
    <w:rsid w:val="005A1FBA"/>
    <w:rsid w:val="005B004A"/>
    <w:rsid w:val="005B4C90"/>
    <w:rsid w:val="005C1DE7"/>
    <w:rsid w:val="005C2BDD"/>
    <w:rsid w:val="005C3DE2"/>
    <w:rsid w:val="005C47A8"/>
    <w:rsid w:val="005D4A0F"/>
    <w:rsid w:val="005D52CE"/>
    <w:rsid w:val="005E0184"/>
    <w:rsid w:val="005E3E26"/>
    <w:rsid w:val="005E406E"/>
    <w:rsid w:val="005F22A4"/>
    <w:rsid w:val="005F3AF2"/>
    <w:rsid w:val="005F5F51"/>
    <w:rsid w:val="00601459"/>
    <w:rsid w:val="00601C69"/>
    <w:rsid w:val="00606913"/>
    <w:rsid w:val="00611A04"/>
    <w:rsid w:val="006125BB"/>
    <w:rsid w:val="0061472A"/>
    <w:rsid w:val="00615A37"/>
    <w:rsid w:val="00616BCC"/>
    <w:rsid w:val="00624261"/>
    <w:rsid w:val="00631360"/>
    <w:rsid w:val="00632696"/>
    <w:rsid w:val="00636442"/>
    <w:rsid w:val="00637AA1"/>
    <w:rsid w:val="00640E3E"/>
    <w:rsid w:val="0064129C"/>
    <w:rsid w:val="0064350A"/>
    <w:rsid w:val="00643F30"/>
    <w:rsid w:val="00646AF9"/>
    <w:rsid w:val="00650611"/>
    <w:rsid w:val="006518C4"/>
    <w:rsid w:val="006609B6"/>
    <w:rsid w:val="00664704"/>
    <w:rsid w:val="006773EA"/>
    <w:rsid w:val="0068686E"/>
    <w:rsid w:val="0068699D"/>
    <w:rsid w:val="00687E24"/>
    <w:rsid w:val="00690925"/>
    <w:rsid w:val="006A353C"/>
    <w:rsid w:val="006A56FC"/>
    <w:rsid w:val="006A5A7A"/>
    <w:rsid w:val="006B2D1C"/>
    <w:rsid w:val="006B3012"/>
    <w:rsid w:val="006B6B63"/>
    <w:rsid w:val="006C1E1F"/>
    <w:rsid w:val="006C7EFF"/>
    <w:rsid w:val="006D0F6F"/>
    <w:rsid w:val="006D7500"/>
    <w:rsid w:val="006E2D1D"/>
    <w:rsid w:val="006F24B3"/>
    <w:rsid w:val="006F2DB3"/>
    <w:rsid w:val="006F3FB5"/>
    <w:rsid w:val="006F7EC6"/>
    <w:rsid w:val="00702FA8"/>
    <w:rsid w:val="007050F5"/>
    <w:rsid w:val="00710DEC"/>
    <w:rsid w:val="0071140F"/>
    <w:rsid w:val="007139B5"/>
    <w:rsid w:val="007171B3"/>
    <w:rsid w:val="00722C8F"/>
    <w:rsid w:val="00725597"/>
    <w:rsid w:val="007302D2"/>
    <w:rsid w:val="00736A7B"/>
    <w:rsid w:val="007423DE"/>
    <w:rsid w:val="00744943"/>
    <w:rsid w:val="007554DD"/>
    <w:rsid w:val="007555C2"/>
    <w:rsid w:val="0076001F"/>
    <w:rsid w:val="0076432E"/>
    <w:rsid w:val="00764C68"/>
    <w:rsid w:val="00766171"/>
    <w:rsid w:val="00766F91"/>
    <w:rsid w:val="00771B37"/>
    <w:rsid w:val="00772DE7"/>
    <w:rsid w:val="007738F5"/>
    <w:rsid w:val="007801C4"/>
    <w:rsid w:val="00781234"/>
    <w:rsid w:val="0078196C"/>
    <w:rsid w:val="00785216"/>
    <w:rsid w:val="007970D6"/>
    <w:rsid w:val="007A57FC"/>
    <w:rsid w:val="007B36A9"/>
    <w:rsid w:val="007B7AF3"/>
    <w:rsid w:val="007D0734"/>
    <w:rsid w:val="007D17A7"/>
    <w:rsid w:val="007D3BB0"/>
    <w:rsid w:val="007D7665"/>
    <w:rsid w:val="007F76B7"/>
    <w:rsid w:val="008073EB"/>
    <w:rsid w:val="00812185"/>
    <w:rsid w:val="00815712"/>
    <w:rsid w:val="00817055"/>
    <w:rsid w:val="00825E76"/>
    <w:rsid w:val="00831E1A"/>
    <w:rsid w:val="00833C9C"/>
    <w:rsid w:val="00843027"/>
    <w:rsid w:val="00844669"/>
    <w:rsid w:val="00847841"/>
    <w:rsid w:val="008640B4"/>
    <w:rsid w:val="00865D3D"/>
    <w:rsid w:val="00873DD6"/>
    <w:rsid w:val="00874211"/>
    <w:rsid w:val="00874EBC"/>
    <w:rsid w:val="00877D7B"/>
    <w:rsid w:val="00890639"/>
    <w:rsid w:val="00890A70"/>
    <w:rsid w:val="008916D2"/>
    <w:rsid w:val="00891E5B"/>
    <w:rsid w:val="00894086"/>
    <w:rsid w:val="008B650E"/>
    <w:rsid w:val="008C58F0"/>
    <w:rsid w:val="008D2A7F"/>
    <w:rsid w:val="008D7E9A"/>
    <w:rsid w:val="008E307C"/>
    <w:rsid w:val="008E4094"/>
    <w:rsid w:val="008E5AF7"/>
    <w:rsid w:val="008F1464"/>
    <w:rsid w:val="008F4105"/>
    <w:rsid w:val="008F5EB1"/>
    <w:rsid w:val="008F793F"/>
    <w:rsid w:val="00902C46"/>
    <w:rsid w:val="009054EA"/>
    <w:rsid w:val="00911D46"/>
    <w:rsid w:val="00920FDE"/>
    <w:rsid w:val="009211D3"/>
    <w:rsid w:val="00934124"/>
    <w:rsid w:val="009342B2"/>
    <w:rsid w:val="0094070E"/>
    <w:rsid w:val="009503B7"/>
    <w:rsid w:val="00952A27"/>
    <w:rsid w:val="00964CC7"/>
    <w:rsid w:val="009678A6"/>
    <w:rsid w:val="0097650E"/>
    <w:rsid w:val="00980E93"/>
    <w:rsid w:val="00983E6C"/>
    <w:rsid w:val="00992E20"/>
    <w:rsid w:val="009A206C"/>
    <w:rsid w:val="009A4D23"/>
    <w:rsid w:val="009B3FDD"/>
    <w:rsid w:val="009B4635"/>
    <w:rsid w:val="009C082C"/>
    <w:rsid w:val="009D0DF6"/>
    <w:rsid w:val="009D684D"/>
    <w:rsid w:val="009D7E97"/>
    <w:rsid w:val="009E03F3"/>
    <w:rsid w:val="009E4140"/>
    <w:rsid w:val="009E4969"/>
    <w:rsid w:val="009E52CA"/>
    <w:rsid w:val="009F3616"/>
    <w:rsid w:val="009F51C9"/>
    <w:rsid w:val="009F72E5"/>
    <w:rsid w:val="009F7918"/>
    <w:rsid w:val="00A04942"/>
    <w:rsid w:val="00A04B52"/>
    <w:rsid w:val="00A05B6A"/>
    <w:rsid w:val="00A05F4B"/>
    <w:rsid w:val="00A0751C"/>
    <w:rsid w:val="00A1251D"/>
    <w:rsid w:val="00A1469B"/>
    <w:rsid w:val="00A14EF5"/>
    <w:rsid w:val="00A15C19"/>
    <w:rsid w:val="00A2487B"/>
    <w:rsid w:val="00A26D0F"/>
    <w:rsid w:val="00A30AB1"/>
    <w:rsid w:val="00A32A03"/>
    <w:rsid w:val="00A32C2B"/>
    <w:rsid w:val="00A33D79"/>
    <w:rsid w:val="00A33E9E"/>
    <w:rsid w:val="00A42D45"/>
    <w:rsid w:val="00A42D9B"/>
    <w:rsid w:val="00A47087"/>
    <w:rsid w:val="00A50E7E"/>
    <w:rsid w:val="00A50F9D"/>
    <w:rsid w:val="00A51606"/>
    <w:rsid w:val="00A62BA0"/>
    <w:rsid w:val="00A7514C"/>
    <w:rsid w:val="00A75620"/>
    <w:rsid w:val="00A76530"/>
    <w:rsid w:val="00A80DD8"/>
    <w:rsid w:val="00A8122C"/>
    <w:rsid w:val="00A828B5"/>
    <w:rsid w:val="00A83312"/>
    <w:rsid w:val="00A8426C"/>
    <w:rsid w:val="00A87509"/>
    <w:rsid w:val="00A87D41"/>
    <w:rsid w:val="00A93453"/>
    <w:rsid w:val="00A96B07"/>
    <w:rsid w:val="00AA03CD"/>
    <w:rsid w:val="00AA1045"/>
    <w:rsid w:val="00AA6139"/>
    <w:rsid w:val="00AC70FC"/>
    <w:rsid w:val="00AD36DB"/>
    <w:rsid w:val="00AE2BEF"/>
    <w:rsid w:val="00AE41C4"/>
    <w:rsid w:val="00AE4C9F"/>
    <w:rsid w:val="00AE5A14"/>
    <w:rsid w:val="00AE686E"/>
    <w:rsid w:val="00AF057B"/>
    <w:rsid w:val="00B0405E"/>
    <w:rsid w:val="00B053D1"/>
    <w:rsid w:val="00B0576B"/>
    <w:rsid w:val="00B14FE6"/>
    <w:rsid w:val="00B16053"/>
    <w:rsid w:val="00B24A8A"/>
    <w:rsid w:val="00B31950"/>
    <w:rsid w:val="00B34FEC"/>
    <w:rsid w:val="00B40563"/>
    <w:rsid w:val="00B4074D"/>
    <w:rsid w:val="00B42831"/>
    <w:rsid w:val="00B42C60"/>
    <w:rsid w:val="00B61915"/>
    <w:rsid w:val="00B7010B"/>
    <w:rsid w:val="00B76B6C"/>
    <w:rsid w:val="00B80F33"/>
    <w:rsid w:val="00B84DAD"/>
    <w:rsid w:val="00B85D7F"/>
    <w:rsid w:val="00B86D56"/>
    <w:rsid w:val="00B90AA1"/>
    <w:rsid w:val="00B929F5"/>
    <w:rsid w:val="00B932BD"/>
    <w:rsid w:val="00BA0C94"/>
    <w:rsid w:val="00BA1314"/>
    <w:rsid w:val="00BA1E20"/>
    <w:rsid w:val="00BA57B1"/>
    <w:rsid w:val="00BA78D9"/>
    <w:rsid w:val="00BB7A15"/>
    <w:rsid w:val="00BC161F"/>
    <w:rsid w:val="00BC336C"/>
    <w:rsid w:val="00BC7D79"/>
    <w:rsid w:val="00BD7C8E"/>
    <w:rsid w:val="00BE23AD"/>
    <w:rsid w:val="00BF0412"/>
    <w:rsid w:val="00BF0EF3"/>
    <w:rsid w:val="00BF2DB4"/>
    <w:rsid w:val="00BF60E9"/>
    <w:rsid w:val="00C00F42"/>
    <w:rsid w:val="00C05C55"/>
    <w:rsid w:val="00C076C6"/>
    <w:rsid w:val="00C112F1"/>
    <w:rsid w:val="00C137DA"/>
    <w:rsid w:val="00C214E8"/>
    <w:rsid w:val="00C23AFC"/>
    <w:rsid w:val="00C27701"/>
    <w:rsid w:val="00C27CAC"/>
    <w:rsid w:val="00C30F31"/>
    <w:rsid w:val="00C3113F"/>
    <w:rsid w:val="00C412BD"/>
    <w:rsid w:val="00C4536F"/>
    <w:rsid w:val="00C45CDE"/>
    <w:rsid w:val="00C46ADA"/>
    <w:rsid w:val="00C4739B"/>
    <w:rsid w:val="00C51776"/>
    <w:rsid w:val="00C557A5"/>
    <w:rsid w:val="00C56C04"/>
    <w:rsid w:val="00C577A7"/>
    <w:rsid w:val="00C637A9"/>
    <w:rsid w:val="00C65484"/>
    <w:rsid w:val="00C73A45"/>
    <w:rsid w:val="00C82B4D"/>
    <w:rsid w:val="00C84F11"/>
    <w:rsid w:val="00C85025"/>
    <w:rsid w:val="00C87C48"/>
    <w:rsid w:val="00C918BD"/>
    <w:rsid w:val="00C92E6D"/>
    <w:rsid w:val="00C94AE7"/>
    <w:rsid w:val="00CA00D1"/>
    <w:rsid w:val="00CA0D0E"/>
    <w:rsid w:val="00CA468D"/>
    <w:rsid w:val="00CA4A61"/>
    <w:rsid w:val="00CA680A"/>
    <w:rsid w:val="00CA7DFA"/>
    <w:rsid w:val="00CB05F9"/>
    <w:rsid w:val="00CB305D"/>
    <w:rsid w:val="00CB3F18"/>
    <w:rsid w:val="00CC069D"/>
    <w:rsid w:val="00CC56E5"/>
    <w:rsid w:val="00CC669E"/>
    <w:rsid w:val="00CD18AF"/>
    <w:rsid w:val="00CD2F14"/>
    <w:rsid w:val="00CD4018"/>
    <w:rsid w:val="00CD6CC0"/>
    <w:rsid w:val="00CE0951"/>
    <w:rsid w:val="00CF2FAE"/>
    <w:rsid w:val="00CF5ED6"/>
    <w:rsid w:val="00CF68A2"/>
    <w:rsid w:val="00D10750"/>
    <w:rsid w:val="00D13841"/>
    <w:rsid w:val="00D20E67"/>
    <w:rsid w:val="00D325FE"/>
    <w:rsid w:val="00D41CC2"/>
    <w:rsid w:val="00D50161"/>
    <w:rsid w:val="00D5140F"/>
    <w:rsid w:val="00D51DC4"/>
    <w:rsid w:val="00D54659"/>
    <w:rsid w:val="00D62AA9"/>
    <w:rsid w:val="00D62C40"/>
    <w:rsid w:val="00D650D9"/>
    <w:rsid w:val="00D679E5"/>
    <w:rsid w:val="00D71F88"/>
    <w:rsid w:val="00D7286E"/>
    <w:rsid w:val="00D74391"/>
    <w:rsid w:val="00D760B3"/>
    <w:rsid w:val="00D773BC"/>
    <w:rsid w:val="00D81320"/>
    <w:rsid w:val="00D825A1"/>
    <w:rsid w:val="00D83169"/>
    <w:rsid w:val="00D83360"/>
    <w:rsid w:val="00D86F3C"/>
    <w:rsid w:val="00D9010E"/>
    <w:rsid w:val="00D92B0B"/>
    <w:rsid w:val="00D94972"/>
    <w:rsid w:val="00DA228B"/>
    <w:rsid w:val="00DB7B85"/>
    <w:rsid w:val="00DC0E4C"/>
    <w:rsid w:val="00DC1B30"/>
    <w:rsid w:val="00DD31B4"/>
    <w:rsid w:val="00DD3F97"/>
    <w:rsid w:val="00DD658F"/>
    <w:rsid w:val="00DE72D9"/>
    <w:rsid w:val="00DF1DF5"/>
    <w:rsid w:val="00DF7645"/>
    <w:rsid w:val="00E04BA6"/>
    <w:rsid w:val="00E11E15"/>
    <w:rsid w:val="00E1276A"/>
    <w:rsid w:val="00E127A1"/>
    <w:rsid w:val="00E167E9"/>
    <w:rsid w:val="00E3138C"/>
    <w:rsid w:val="00E355C2"/>
    <w:rsid w:val="00E37E57"/>
    <w:rsid w:val="00E4377C"/>
    <w:rsid w:val="00E463A0"/>
    <w:rsid w:val="00E514A2"/>
    <w:rsid w:val="00E53B95"/>
    <w:rsid w:val="00E56B2A"/>
    <w:rsid w:val="00E622B0"/>
    <w:rsid w:val="00E623E4"/>
    <w:rsid w:val="00E65CDA"/>
    <w:rsid w:val="00E67A05"/>
    <w:rsid w:val="00E72268"/>
    <w:rsid w:val="00E72CC9"/>
    <w:rsid w:val="00E73EFC"/>
    <w:rsid w:val="00E74AB7"/>
    <w:rsid w:val="00E81FE1"/>
    <w:rsid w:val="00E84EDA"/>
    <w:rsid w:val="00E87675"/>
    <w:rsid w:val="00E8769C"/>
    <w:rsid w:val="00E90203"/>
    <w:rsid w:val="00E94F62"/>
    <w:rsid w:val="00E955BB"/>
    <w:rsid w:val="00E96D57"/>
    <w:rsid w:val="00EA0405"/>
    <w:rsid w:val="00EA19E9"/>
    <w:rsid w:val="00EA4A0D"/>
    <w:rsid w:val="00EA7DD2"/>
    <w:rsid w:val="00EC00A2"/>
    <w:rsid w:val="00EC5725"/>
    <w:rsid w:val="00ED35D0"/>
    <w:rsid w:val="00EE518B"/>
    <w:rsid w:val="00EE670F"/>
    <w:rsid w:val="00EF160F"/>
    <w:rsid w:val="00EF2A42"/>
    <w:rsid w:val="00EF4C32"/>
    <w:rsid w:val="00EF69CD"/>
    <w:rsid w:val="00F02126"/>
    <w:rsid w:val="00F0419B"/>
    <w:rsid w:val="00F0786C"/>
    <w:rsid w:val="00F07AB3"/>
    <w:rsid w:val="00F07C07"/>
    <w:rsid w:val="00F262AB"/>
    <w:rsid w:val="00F27BAA"/>
    <w:rsid w:val="00F3267A"/>
    <w:rsid w:val="00F36113"/>
    <w:rsid w:val="00F43690"/>
    <w:rsid w:val="00F47DD1"/>
    <w:rsid w:val="00F67EB0"/>
    <w:rsid w:val="00F7284D"/>
    <w:rsid w:val="00F80CFC"/>
    <w:rsid w:val="00F900B2"/>
    <w:rsid w:val="00F96070"/>
    <w:rsid w:val="00F976CB"/>
    <w:rsid w:val="00FA00C6"/>
    <w:rsid w:val="00FA3F62"/>
    <w:rsid w:val="00FB5C05"/>
    <w:rsid w:val="00FC139B"/>
    <w:rsid w:val="00FC1F3B"/>
    <w:rsid w:val="00FC407C"/>
    <w:rsid w:val="00FD3B95"/>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takes.apach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2.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3.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5</Pages>
  <Words>4676</Words>
  <Characters>26659</Characters>
  <Application>Microsoft Macintosh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31273</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ligach, Dmitriy</cp:lastModifiedBy>
  <cp:revision>542</cp:revision>
  <cp:lastPrinted>2011-03-11T19:43:00Z</cp:lastPrinted>
  <dcterms:created xsi:type="dcterms:W3CDTF">2015-03-31T19:44:00Z</dcterms:created>
  <dcterms:modified xsi:type="dcterms:W3CDTF">2017-02-05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